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8A92A0" w14:textId="07FF091A" w:rsidR="0096545A" w:rsidRPr="00D82ED4" w:rsidRDefault="00B32616" w:rsidP="00D90447">
      <w:pPr>
        <w:rPr>
          <w:b/>
          <w:color w:val="000000" w:themeColor="text1"/>
        </w:rPr>
      </w:pPr>
      <w:bookmarkStart w:id="0" w:name="Title"/>
      <w:r w:rsidRPr="00D82ED4">
        <w:rPr>
          <w:b/>
          <w:color w:val="000000" w:themeColor="text1"/>
        </w:rPr>
        <w:t>TITLE</w:t>
      </w:r>
      <w:bookmarkEnd w:id="0"/>
      <w:r w:rsidRPr="00D82ED4">
        <w:rPr>
          <w:b/>
          <w:color w:val="000000" w:themeColor="text1"/>
        </w:rPr>
        <w:t>:</w:t>
      </w:r>
    </w:p>
    <w:p w14:paraId="4A27E17C" w14:textId="578E8A06" w:rsidR="007C2411" w:rsidRPr="00D82ED4" w:rsidRDefault="007C2411" w:rsidP="00D90447">
      <w:pPr>
        <w:pStyle w:val="NormalWeb"/>
        <w:spacing w:before="0" w:beforeAutospacing="0" w:after="0" w:afterAutospacing="0"/>
        <w:rPr>
          <w:b/>
        </w:rPr>
      </w:pPr>
      <w:r w:rsidRPr="00D82ED4">
        <w:rPr>
          <w:b/>
        </w:rPr>
        <w:t xml:space="preserve">Microdissection of </w:t>
      </w:r>
      <w:r w:rsidR="00FA78FA" w:rsidRPr="00D82ED4">
        <w:rPr>
          <w:b/>
        </w:rPr>
        <w:t>M</w:t>
      </w:r>
      <w:r w:rsidRPr="00D82ED4">
        <w:rPr>
          <w:b/>
        </w:rPr>
        <w:t xml:space="preserve">ouse </w:t>
      </w:r>
      <w:r w:rsidR="00FA78FA" w:rsidRPr="00D82ED4">
        <w:rPr>
          <w:b/>
        </w:rPr>
        <w:t>B</w:t>
      </w:r>
      <w:r w:rsidRPr="00D82ED4">
        <w:rPr>
          <w:b/>
        </w:rPr>
        <w:t xml:space="preserve">rain into </w:t>
      </w:r>
      <w:r w:rsidR="00FA78FA" w:rsidRPr="00D82ED4">
        <w:rPr>
          <w:b/>
        </w:rPr>
        <w:t>F</w:t>
      </w:r>
      <w:r w:rsidRPr="00D82ED4">
        <w:rPr>
          <w:b/>
        </w:rPr>
        <w:t xml:space="preserve">unctionally and </w:t>
      </w:r>
      <w:r w:rsidR="00FA78FA" w:rsidRPr="00D82ED4">
        <w:rPr>
          <w:b/>
        </w:rPr>
        <w:t>A</w:t>
      </w:r>
      <w:r w:rsidRPr="00D82ED4">
        <w:rPr>
          <w:b/>
        </w:rPr>
        <w:t xml:space="preserve">natomically </w:t>
      </w:r>
      <w:r w:rsidR="00FA78FA" w:rsidRPr="00D82ED4">
        <w:rPr>
          <w:b/>
        </w:rPr>
        <w:t>D</w:t>
      </w:r>
      <w:r w:rsidRPr="00D82ED4">
        <w:rPr>
          <w:b/>
        </w:rPr>
        <w:t xml:space="preserve">ifferent </w:t>
      </w:r>
      <w:r w:rsidR="00FA78FA" w:rsidRPr="00D82ED4">
        <w:rPr>
          <w:b/>
        </w:rPr>
        <w:t>R</w:t>
      </w:r>
      <w:r w:rsidRPr="00D82ED4">
        <w:rPr>
          <w:b/>
        </w:rPr>
        <w:t>egions</w:t>
      </w:r>
    </w:p>
    <w:p w14:paraId="77023852" w14:textId="77777777" w:rsidR="00A60450" w:rsidRPr="00D82ED4" w:rsidRDefault="00A60450" w:rsidP="00D90447">
      <w:pPr>
        <w:pStyle w:val="NormalWeb"/>
        <w:spacing w:before="0" w:beforeAutospacing="0" w:after="0" w:afterAutospacing="0"/>
        <w:rPr>
          <w:b/>
        </w:rPr>
      </w:pPr>
    </w:p>
    <w:p w14:paraId="2B379FAC" w14:textId="212181D7" w:rsidR="00A60450" w:rsidRPr="00D82ED4" w:rsidRDefault="00327DD8" w:rsidP="00D90447">
      <w:pPr>
        <w:rPr>
          <w:bCs/>
        </w:rPr>
      </w:pPr>
      <w:r w:rsidRPr="00D82ED4">
        <w:rPr>
          <w:b/>
        </w:rPr>
        <w:t>AUTHORS:</w:t>
      </w:r>
      <w:r w:rsidRPr="00D82ED4">
        <w:rPr>
          <w:bCs/>
        </w:rPr>
        <w:br/>
      </w:r>
      <w:r w:rsidR="00A60450" w:rsidRPr="00D82ED4">
        <w:rPr>
          <w:bCs/>
        </w:rPr>
        <w:t>James Meyerhoff</w:t>
      </w:r>
      <w:r w:rsidRPr="00D82ED4">
        <w:rPr>
          <w:bCs/>
          <w:vertAlign w:val="superscript"/>
        </w:rPr>
        <w:t>1</w:t>
      </w:r>
      <w:r w:rsidR="00A60450" w:rsidRPr="00D82ED4">
        <w:rPr>
          <w:bCs/>
          <w:vertAlign w:val="superscript"/>
        </w:rPr>
        <w:t>*</w:t>
      </w:r>
      <w:r w:rsidR="00A60450" w:rsidRPr="00D82ED4">
        <w:rPr>
          <w:bCs/>
        </w:rPr>
        <w:t xml:space="preserve">, </w:t>
      </w:r>
      <w:proofErr w:type="spellStart"/>
      <w:r w:rsidR="00A60450" w:rsidRPr="00D82ED4">
        <w:rPr>
          <w:bCs/>
        </w:rPr>
        <w:t>Seid</w:t>
      </w:r>
      <w:proofErr w:type="spellEnd"/>
      <w:r w:rsidR="00A60450" w:rsidRPr="00D82ED4">
        <w:rPr>
          <w:bCs/>
        </w:rPr>
        <w:t xml:space="preserve"> Muhie</w:t>
      </w:r>
      <w:r w:rsidRPr="00D82ED4">
        <w:rPr>
          <w:bCs/>
          <w:vertAlign w:val="superscript"/>
        </w:rPr>
        <w:t>1</w:t>
      </w:r>
      <w:r w:rsidR="00A60450" w:rsidRPr="00D82ED4">
        <w:rPr>
          <w:bCs/>
        </w:rPr>
        <w:t xml:space="preserve">, </w:t>
      </w:r>
      <w:proofErr w:type="spellStart"/>
      <w:r w:rsidR="00A60450" w:rsidRPr="00D82ED4">
        <w:rPr>
          <w:bCs/>
        </w:rPr>
        <w:t>Nabarun</w:t>
      </w:r>
      <w:proofErr w:type="spellEnd"/>
      <w:r w:rsidR="00A60450" w:rsidRPr="00D82ED4">
        <w:rPr>
          <w:bCs/>
        </w:rPr>
        <w:t xml:space="preserve"> Chakraborty</w:t>
      </w:r>
      <w:r w:rsidRPr="00D82ED4">
        <w:rPr>
          <w:bCs/>
          <w:vertAlign w:val="superscript"/>
        </w:rPr>
        <w:t>2</w:t>
      </w:r>
      <w:r w:rsidR="00C34A1E" w:rsidRPr="00D82ED4">
        <w:rPr>
          <w:bCs/>
        </w:rPr>
        <w:t>, Lalith</w:t>
      </w:r>
      <w:r w:rsidR="00A60450" w:rsidRPr="00D82ED4">
        <w:rPr>
          <w:bCs/>
        </w:rPr>
        <w:t xml:space="preserve"> Naidu</w:t>
      </w:r>
      <w:r w:rsidRPr="00D82ED4">
        <w:rPr>
          <w:bCs/>
          <w:vertAlign w:val="superscript"/>
        </w:rPr>
        <w:t>3</w:t>
      </w:r>
      <w:r w:rsidR="00C34A1E" w:rsidRPr="00D82ED4">
        <w:rPr>
          <w:bCs/>
        </w:rPr>
        <w:t xml:space="preserve">, </w:t>
      </w:r>
      <w:proofErr w:type="spellStart"/>
      <w:r w:rsidR="00B51DA6" w:rsidRPr="00D82ED4">
        <w:rPr>
          <w:bCs/>
        </w:rPr>
        <w:t>Bintu</w:t>
      </w:r>
      <w:proofErr w:type="spellEnd"/>
      <w:r w:rsidR="00B51DA6" w:rsidRPr="00D82ED4">
        <w:rPr>
          <w:bCs/>
        </w:rPr>
        <w:t xml:space="preserve"> Sowe</w:t>
      </w:r>
      <w:r w:rsidRPr="00D82ED4">
        <w:rPr>
          <w:bCs/>
          <w:vertAlign w:val="superscript"/>
        </w:rPr>
        <w:t>3</w:t>
      </w:r>
      <w:r w:rsidR="00B51DA6" w:rsidRPr="00D82ED4">
        <w:rPr>
          <w:bCs/>
        </w:rPr>
        <w:t xml:space="preserve">, </w:t>
      </w:r>
      <w:proofErr w:type="spellStart"/>
      <w:r w:rsidR="00C34A1E" w:rsidRPr="00D82ED4">
        <w:rPr>
          <w:bCs/>
        </w:rPr>
        <w:t>Rasha</w:t>
      </w:r>
      <w:proofErr w:type="spellEnd"/>
      <w:r w:rsidR="00A60450" w:rsidRPr="00D82ED4">
        <w:rPr>
          <w:bCs/>
        </w:rPr>
        <w:t xml:space="preserve"> Hammamieh</w:t>
      </w:r>
      <w:r w:rsidRPr="00D82ED4">
        <w:rPr>
          <w:bCs/>
          <w:vertAlign w:val="superscript"/>
        </w:rPr>
        <w:t>2</w:t>
      </w:r>
      <w:r w:rsidR="00C34A1E" w:rsidRPr="00D82ED4">
        <w:rPr>
          <w:bCs/>
        </w:rPr>
        <w:t xml:space="preserve">, </w:t>
      </w:r>
      <w:r w:rsidR="00A60450" w:rsidRPr="00D82ED4">
        <w:rPr>
          <w:bCs/>
        </w:rPr>
        <w:t>Marti Jett</w:t>
      </w:r>
      <w:r w:rsidRPr="00D82ED4">
        <w:rPr>
          <w:bCs/>
          <w:vertAlign w:val="superscript"/>
        </w:rPr>
        <w:t>4</w:t>
      </w:r>
      <w:r w:rsidRPr="00D82ED4">
        <w:rPr>
          <w:bCs/>
        </w:rPr>
        <w:t>,</w:t>
      </w:r>
      <w:r w:rsidRPr="00D82ED4">
        <w:rPr>
          <w:bCs/>
          <w:vertAlign w:val="superscript"/>
        </w:rPr>
        <w:t xml:space="preserve"> </w:t>
      </w:r>
      <w:r w:rsidR="00A60450" w:rsidRPr="00D82ED4">
        <w:rPr>
          <w:bCs/>
        </w:rPr>
        <w:t>Aarti Gautam</w:t>
      </w:r>
      <w:r w:rsidRPr="00D82ED4">
        <w:rPr>
          <w:bCs/>
          <w:vertAlign w:val="superscript"/>
        </w:rPr>
        <w:t>2</w:t>
      </w:r>
      <w:r w:rsidR="00A60450" w:rsidRPr="00D82ED4">
        <w:rPr>
          <w:bCs/>
          <w:vertAlign w:val="superscript"/>
        </w:rPr>
        <w:t>*</w:t>
      </w:r>
    </w:p>
    <w:p w14:paraId="0FF542F5" w14:textId="77777777" w:rsidR="00A60450" w:rsidRPr="00D82ED4" w:rsidRDefault="00A60450" w:rsidP="00D90447">
      <w:pPr>
        <w:pStyle w:val="NormalWeb"/>
        <w:spacing w:before="0" w:beforeAutospacing="0" w:after="0" w:afterAutospacing="0"/>
        <w:rPr>
          <w:b/>
        </w:rPr>
      </w:pPr>
    </w:p>
    <w:p w14:paraId="4F1670B1" w14:textId="77777777" w:rsidR="00A60450" w:rsidRPr="00D82ED4" w:rsidRDefault="00A60450" w:rsidP="00D90447">
      <w:pPr>
        <w:rPr>
          <w:rFonts w:eastAsia="Calibri"/>
        </w:rPr>
      </w:pPr>
      <w:r w:rsidRPr="00D82ED4">
        <w:rPr>
          <w:rFonts w:eastAsia="Calibri"/>
        </w:rPr>
        <w:t>*corresponding authors</w:t>
      </w:r>
    </w:p>
    <w:p w14:paraId="2AEE1F47" w14:textId="77777777" w:rsidR="00B32616" w:rsidRPr="00D82ED4" w:rsidRDefault="00B32616" w:rsidP="00D90447">
      <w:pPr>
        <w:rPr>
          <w:b/>
          <w:color w:val="000000" w:themeColor="text1"/>
        </w:rPr>
      </w:pPr>
    </w:p>
    <w:p w14:paraId="0F155B0F" w14:textId="0833E15C" w:rsidR="007C2411" w:rsidRPr="00D82ED4" w:rsidRDefault="007C2411" w:rsidP="00D90447">
      <w:pPr>
        <w:pStyle w:val="ListParagraph"/>
        <w:numPr>
          <w:ilvl w:val="0"/>
          <w:numId w:val="33"/>
        </w:numPr>
        <w:ind w:left="0" w:firstLine="0"/>
        <w:rPr>
          <w:rFonts w:eastAsia="Calibri"/>
        </w:rPr>
      </w:pPr>
      <w:bookmarkStart w:id="1" w:name="Keywords"/>
      <w:r w:rsidRPr="00D82ED4">
        <w:rPr>
          <w:rFonts w:eastAsia="Calibri"/>
        </w:rPr>
        <w:t>The Geneva Foundation, Walter Reed Army Institute of Research, Silver Spring, MD</w:t>
      </w:r>
    </w:p>
    <w:p w14:paraId="4152F543" w14:textId="65F293A6" w:rsidR="00B51DA6" w:rsidRPr="00D82ED4" w:rsidRDefault="00B51DA6" w:rsidP="00D90447">
      <w:pPr>
        <w:pStyle w:val="ListParagraph"/>
        <w:numPr>
          <w:ilvl w:val="0"/>
          <w:numId w:val="33"/>
        </w:numPr>
        <w:ind w:left="0" w:firstLine="0"/>
        <w:rPr>
          <w:rFonts w:eastAsia="Calibri"/>
        </w:rPr>
      </w:pPr>
      <w:r w:rsidRPr="00D82ED4">
        <w:rPr>
          <w:rFonts w:eastAsia="Calibri"/>
        </w:rPr>
        <w:t>Medical Readiness Systems Biology Branch, Center for Military Psychiatry and Neuroscience, Walter Reed Army Institute of Research, Silver Spring, MD</w:t>
      </w:r>
    </w:p>
    <w:p w14:paraId="2697E8A1" w14:textId="0F08580F" w:rsidR="00642623" w:rsidRPr="00D82ED4" w:rsidRDefault="00642623" w:rsidP="00D90447">
      <w:pPr>
        <w:pStyle w:val="ListParagraph"/>
        <w:numPr>
          <w:ilvl w:val="0"/>
          <w:numId w:val="33"/>
        </w:numPr>
        <w:ind w:left="0" w:firstLine="0"/>
        <w:rPr>
          <w:rFonts w:eastAsia="Calibri"/>
        </w:rPr>
      </w:pPr>
      <w:r w:rsidRPr="00D82ED4">
        <w:rPr>
          <w:rFonts w:eastAsia="Calibri"/>
        </w:rPr>
        <w:t>ORISE fellow, Walter Reed Army Institute of Research, Silver Spring, MD</w:t>
      </w:r>
    </w:p>
    <w:p w14:paraId="2CC4216F" w14:textId="4A862A97" w:rsidR="007C2411" w:rsidRPr="00D82ED4" w:rsidRDefault="007C2411" w:rsidP="00D90447">
      <w:pPr>
        <w:pStyle w:val="ListParagraph"/>
        <w:numPr>
          <w:ilvl w:val="0"/>
          <w:numId w:val="33"/>
        </w:numPr>
        <w:ind w:left="0" w:firstLine="0"/>
        <w:rPr>
          <w:rFonts w:eastAsia="Calibri"/>
        </w:rPr>
      </w:pPr>
      <w:r w:rsidRPr="00D82ED4">
        <w:rPr>
          <w:rFonts w:eastAsia="Calibri"/>
        </w:rPr>
        <w:t>Walter Reed Army Institute of Research, Silver Spring, MD</w:t>
      </w:r>
    </w:p>
    <w:p w14:paraId="7B437AF5" w14:textId="77777777" w:rsidR="007C2411" w:rsidRPr="00D82ED4" w:rsidRDefault="007C2411" w:rsidP="00D90447">
      <w:pPr>
        <w:rPr>
          <w:bCs/>
        </w:rPr>
      </w:pPr>
    </w:p>
    <w:p w14:paraId="66D10ED3" w14:textId="5BCF87B7" w:rsidR="007C2411" w:rsidRPr="00D82ED4" w:rsidRDefault="009F0C68" w:rsidP="00D90447">
      <w:pPr>
        <w:rPr>
          <w:rFonts w:eastAsia="Calibri"/>
          <w:lang w:val="fr-FR"/>
        </w:rPr>
      </w:pPr>
      <w:hyperlink r:id="rId8" w:history="1">
        <w:r w:rsidR="00A60450" w:rsidRPr="00D82ED4">
          <w:rPr>
            <w:rStyle w:val="Hyperlink"/>
            <w:rFonts w:eastAsia="Calibri"/>
            <w:lang w:val="fr-FR"/>
          </w:rPr>
          <w:t>jlmeyerhoff@gmail.com</w:t>
        </w:r>
      </w:hyperlink>
    </w:p>
    <w:p w14:paraId="7D329E5F" w14:textId="77777777" w:rsidR="00A60450" w:rsidRPr="00D82ED4" w:rsidRDefault="009F0C68" w:rsidP="00D90447">
      <w:pPr>
        <w:rPr>
          <w:rFonts w:eastAsia="Calibri"/>
          <w:lang w:val="fr-FR"/>
        </w:rPr>
      </w:pPr>
      <w:hyperlink r:id="rId9" w:history="1">
        <w:r w:rsidR="00A60450" w:rsidRPr="00D82ED4">
          <w:rPr>
            <w:rStyle w:val="Hyperlink"/>
            <w:rFonts w:eastAsia="Calibri"/>
            <w:lang w:val="fr-FR"/>
          </w:rPr>
          <w:t>Seid.muhie.ctr@mail.ml</w:t>
        </w:r>
      </w:hyperlink>
    </w:p>
    <w:p w14:paraId="19F2AE08" w14:textId="77777777" w:rsidR="00A60450" w:rsidRPr="00D82ED4" w:rsidRDefault="009F0C68" w:rsidP="00D90447">
      <w:pPr>
        <w:rPr>
          <w:rFonts w:eastAsia="Calibri"/>
          <w:lang w:val="fr-FR"/>
        </w:rPr>
      </w:pPr>
      <w:hyperlink r:id="rId10" w:history="1">
        <w:r w:rsidR="00302427" w:rsidRPr="00D82ED4">
          <w:rPr>
            <w:rStyle w:val="Hyperlink"/>
            <w:rFonts w:eastAsia="Calibri"/>
            <w:lang w:val="fr-FR"/>
          </w:rPr>
          <w:t>Nabarun.chakraborty2.civ@mail.mil</w:t>
        </w:r>
      </w:hyperlink>
    </w:p>
    <w:p w14:paraId="0E0B24C7" w14:textId="77777777" w:rsidR="00302740" w:rsidRPr="00D82ED4" w:rsidRDefault="009F0C68" w:rsidP="00D90447">
      <w:pPr>
        <w:rPr>
          <w:rStyle w:val="Hyperlink"/>
        </w:rPr>
      </w:pPr>
      <w:hyperlink r:id="rId11" w:history="1">
        <w:r w:rsidR="00302740" w:rsidRPr="00D82ED4">
          <w:rPr>
            <w:rStyle w:val="Hyperlink"/>
          </w:rPr>
          <w:t>lalith.naidu@gmail.com</w:t>
        </w:r>
      </w:hyperlink>
    </w:p>
    <w:p w14:paraId="5C8E9ECA" w14:textId="77777777" w:rsidR="008B30A3" w:rsidRPr="00D82ED4" w:rsidRDefault="008B30A3" w:rsidP="00D90447">
      <w:r w:rsidRPr="00D82ED4">
        <w:rPr>
          <w:rStyle w:val="Hyperlink"/>
        </w:rPr>
        <w:t>Bintu.sowe.ctr@mail.mil</w:t>
      </w:r>
    </w:p>
    <w:p w14:paraId="666E8392" w14:textId="77777777" w:rsidR="00A60450" w:rsidRPr="00D82ED4" w:rsidRDefault="009F0C68" w:rsidP="00D90447">
      <w:pPr>
        <w:rPr>
          <w:rFonts w:eastAsia="Calibri"/>
          <w:lang w:val="fr-FR"/>
        </w:rPr>
      </w:pPr>
      <w:hyperlink r:id="rId12" w:history="1">
        <w:r w:rsidR="00A60450" w:rsidRPr="00D82ED4">
          <w:rPr>
            <w:rStyle w:val="Hyperlink"/>
            <w:rFonts w:eastAsia="Calibri"/>
            <w:lang w:val="fr-FR"/>
          </w:rPr>
          <w:t>Rasha.hammamieh1.civ@mail.mil</w:t>
        </w:r>
      </w:hyperlink>
    </w:p>
    <w:p w14:paraId="38BA703A" w14:textId="77777777" w:rsidR="00A60450" w:rsidRPr="00D82ED4" w:rsidRDefault="009F0C68" w:rsidP="00D90447">
      <w:pPr>
        <w:rPr>
          <w:rFonts w:eastAsia="Calibri"/>
          <w:lang w:val="fr-FR"/>
        </w:rPr>
      </w:pPr>
      <w:hyperlink r:id="rId13" w:history="1">
        <w:r w:rsidR="00642623" w:rsidRPr="00D82ED4">
          <w:rPr>
            <w:rStyle w:val="Hyperlink"/>
            <w:rFonts w:eastAsia="Calibri"/>
            <w:lang w:val="fr-FR"/>
          </w:rPr>
          <w:t>marti.jett-tilton.civ@mail.mil</w:t>
        </w:r>
      </w:hyperlink>
    </w:p>
    <w:p w14:paraId="63702208" w14:textId="57391E91" w:rsidR="00A60450" w:rsidRPr="00D82ED4" w:rsidRDefault="009F0C68" w:rsidP="00D90447">
      <w:pPr>
        <w:rPr>
          <w:rStyle w:val="Hyperlink"/>
          <w:rFonts w:eastAsia="Calibri"/>
          <w:lang w:val="fr-FR"/>
        </w:rPr>
      </w:pPr>
      <w:hyperlink r:id="rId14" w:history="1">
        <w:r w:rsidR="00A60450" w:rsidRPr="00D82ED4">
          <w:rPr>
            <w:rStyle w:val="Hyperlink"/>
            <w:rFonts w:eastAsia="Calibri"/>
            <w:lang w:val="fr-FR"/>
          </w:rPr>
          <w:t>aarti.gautam.civ@mail.mil</w:t>
        </w:r>
      </w:hyperlink>
    </w:p>
    <w:p w14:paraId="45568DFF" w14:textId="77777777" w:rsidR="00327DD8" w:rsidRPr="00D82ED4" w:rsidRDefault="00327DD8" w:rsidP="00D90447">
      <w:pPr>
        <w:rPr>
          <w:rFonts w:eastAsia="Calibri"/>
          <w:lang w:val="fr-FR"/>
        </w:rPr>
      </w:pPr>
    </w:p>
    <w:p w14:paraId="5AD2A7B0" w14:textId="77777777" w:rsidR="00327DD8" w:rsidRPr="00D82ED4" w:rsidRDefault="00D04760" w:rsidP="00D90447">
      <w:pPr>
        <w:pStyle w:val="NormalWeb"/>
        <w:spacing w:before="0" w:beforeAutospacing="0" w:after="0" w:afterAutospacing="0"/>
      </w:pPr>
      <w:r w:rsidRPr="00D82ED4">
        <w:rPr>
          <w:b/>
          <w:bCs/>
        </w:rPr>
        <w:t>KEYWORDS</w:t>
      </w:r>
      <w:bookmarkEnd w:id="1"/>
      <w:r w:rsidRPr="00D82ED4">
        <w:rPr>
          <w:b/>
          <w:bCs/>
        </w:rPr>
        <w:t>:</w:t>
      </w:r>
      <w:r w:rsidRPr="00D82ED4">
        <w:t xml:space="preserve"> </w:t>
      </w:r>
    </w:p>
    <w:p w14:paraId="5FD67940" w14:textId="7273AD77" w:rsidR="007C2411" w:rsidRPr="00D82ED4" w:rsidRDefault="007C2411" w:rsidP="00D90447">
      <w:pPr>
        <w:pStyle w:val="NormalWeb"/>
        <w:spacing w:before="0" w:beforeAutospacing="0" w:after="0" w:afterAutospacing="0"/>
      </w:pPr>
      <w:r w:rsidRPr="00D82ED4">
        <w:t>Brain anatomy, mouse</w:t>
      </w:r>
      <w:r w:rsidR="00C52ABA" w:rsidRPr="00D82ED4">
        <w:t>, brain</w:t>
      </w:r>
      <w:r w:rsidRPr="00D82ED4">
        <w:t>, dissection, brain atlas</w:t>
      </w:r>
      <w:r w:rsidR="00C52ABA" w:rsidRPr="00D82ED4">
        <w:t>, molecular assays</w:t>
      </w:r>
    </w:p>
    <w:p w14:paraId="41F67F1E" w14:textId="77777777" w:rsidR="00D97DDF" w:rsidRPr="00D82ED4" w:rsidRDefault="00D97DDF" w:rsidP="00D90447">
      <w:pPr>
        <w:pStyle w:val="NormalWeb"/>
        <w:spacing w:before="0" w:beforeAutospacing="0" w:after="0" w:afterAutospacing="0"/>
        <w:rPr>
          <w:color w:val="808080"/>
        </w:rPr>
      </w:pPr>
    </w:p>
    <w:p w14:paraId="07B0D76B" w14:textId="288AA3F0" w:rsidR="007C2411" w:rsidRPr="00D82ED4" w:rsidRDefault="003971F7" w:rsidP="00D90447">
      <w:r w:rsidRPr="00D82ED4">
        <w:rPr>
          <w:b/>
          <w:bCs/>
        </w:rPr>
        <w:t>SUMMARY</w:t>
      </w:r>
      <w:r w:rsidR="00B32616" w:rsidRPr="00D82ED4">
        <w:rPr>
          <w:b/>
          <w:bCs/>
        </w:rPr>
        <w:t>:</w:t>
      </w:r>
      <w:r w:rsidR="00B32616" w:rsidRPr="00D82ED4">
        <w:t xml:space="preserve"> </w:t>
      </w:r>
    </w:p>
    <w:p w14:paraId="2644D5C6" w14:textId="47148AA4" w:rsidR="007C2411" w:rsidRPr="00D82ED4" w:rsidRDefault="00327DD8" w:rsidP="00D90447">
      <w:pPr>
        <w:rPr>
          <w:b/>
          <w:bCs/>
        </w:rPr>
      </w:pPr>
      <w:r w:rsidRPr="00D82ED4">
        <w:rPr>
          <w:bCs/>
        </w:rPr>
        <w:t>We present a</w:t>
      </w:r>
      <w:r w:rsidR="00EA402C" w:rsidRPr="00D82ED4">
        <w:rPr>
          <w:bCs/>
        </w:rPr>
        <w:t xml:space="preserve"> </w:t>
      </w:r>
      <w:r w:rsidR="00D75E1B" w:rsidRPr="00D82ED4">
        <w:rPr>
          <w:bCs/>
        </w:rPr>
        <w:t>hand</w:t>
      </w:r>
      <w:r w:rsidR="008C379F" w:rsidRPr="00D82ED4">
        <w:rPr>
          <w:bCs/>
        </w:rPr>
        <w:t>s-on</w:t>
      </w:r>
      <w:r w:rsidR="000C057C" w:rsidRPr="00D82ED4">
        <w:rPr>
          <w:bCs/>
        </w:rPr>
        <w:t>, step-by-step,</w:t>
      </w:r>
      <w:r w:rsidR="00D75E1B" w:rsidRPr="00D82ED4">
        <w:rPr>
          <w:bCs/>
        </w:rPr>
        <w:t xml:space="preserve"> </w:t>
      </w:r>
      <w:r w:rsidR="00F373D2" w:rsidRPr="00D82ED4">
        <w:rPr>
          <w:bCs/>
        </w:rPr>
        <w:t xml:space="preserve">rapid </w:t>
      </w:r>
      <w:r w:rsidR="00EA402C" w:rsidRPr="00D82ED4">
        <w:rPr>
          <w:bCs/>
        </w:rPr>
        <w:t xml:space="preserve">protocol for mouse </w:t>
      </w:r>
      <w:r w:rsidR="00EA402C" w:rsidRPr="00D82ED4">
        <w:t xml:space="preserve">brain removal and dissection </w:t>
      </w:r>
      <w:r w:rsidR="00D75E1B" w:rsidRPr="00D82ED4">
        <w:t xml:space="preserve">of discrete </w:t>
      </w:r>
      <w:r w:rsidR="00EA402C" w:rsidRPr="00D82ED4">
        <w:t>regions</w:t>
      </w:r>
      <w:r w:rsidR="00D75E1B" w:rsidRPr="00D82ED4">
        <w:t xml:space="preserve"> from fresh brain tissue</w:t>
      </w:r>
      <w:r w:rsidR="00EA402C" w:rsidRPr="00D82ED4">
        <w:t xml:space="preserve">. </w:t>
      </w:r>
      <w:r w:rsidR="00B152E5" w:rsidRPr="00D82ED4">
        <w:rPr>
          <w:bCs/>
        </w:rPr>
        <w:t xml:space="preserve">Obtaining brain regions for molecular analysis has become routine in </w:t>
      </w:r>
      <w:r w:rsidR="00F34B1D" w:rsidRPr="00D82ED4">
        <w:rPr>
          <w:bCs/>
        </w:rPr>
        <w:t>many</w:t>
      </w:r>
      <w:r w:rsidR="00B152E5" w:rsidRPr="00D82ED4">
        <w:rPr>
          <w:bCs/>
        </w:rPr>
        <w:t xml:space="preserve"> </w:t>
      </w:r>
      <w:r w:rsidRPr="00D82ED4">
        <w:rPr>
          <w:bCs/>
        </w:rPr>
        <w:t xml:space="preserve">neuroscience </w:t>
      </w:r>
      <w:r w:rsidR="00B152E5" w:rsidRPr="00D82ED4">
        <w:rPr>
          <w:bCs/>
        </w:rPr>
        <w:t xml:space="preserve">labs. </w:t>
      </w:r>
      <w:r w:rsidR="00154243" w:rsidRPr="00D82ED4">
        <w:t>These brain regions are immediately frozen to obtain high qu</w:t>
      </w:r>
      <w:r w:rsidR="0029469B" w:rsidRPr="00D82ED4">
        <w:t xml:space="preserve">ality </w:t>
      </w:r>
      <w:r w:rsidR="00D75E1B" w:rsidRPr="00D82ED4">
        <w:t>transcriptomic</w:t>
      </w:r>
      <w:r w:rsidR="0029469B" w:rsidRPr="00D82ED4">
        <w:t xml:space="preserve"> data for system</w:t>
      </w:r>
      <w:r w:rsidR="00154243" w:rsidRPr="00D82ED4">
        <w:t xml:space="preserve"> level analysis. </w:t>
      </w:r>
    </w:p>
    <w:p w14:paraId="24E81FEE" w14:textId="77777777" w:rsidR="00327DD8" w:rsidRPr="00D82ED4" w:rsidRDefault="00327DD8" w:rsidP="00D90447">
      <w:pPr>
        <w:rPr>
          <w:color w:val="808080" w:themeColor="background1" w:themeShade="80"/>
        </w:rPr>
      </w:pPr>
      <w:bookmarkStart w:id="2" w:name="Long_Abstract"/>
    </w:p>
    <w:p w14:paraId="42DB6415" w14:textId="7FA9314B" w:rsidR="00CB618A" w:rsidRPr="00D82ED4" w:rsidRDefault="00B32616" w:rsidP="00D90447">
      <w:pPr>
        <w:rPr>
          <w:color w:val="808080" w:themeColor="background1" w:themeShade="80"/>
        </w:rPr>
      </w:pPr>
      <w:r w:rsidRPr="00D82ED4">
        <w:rPr>
          <w:b/>
          <w:bCs/>
        </w:rPr>
        <w:t>ABSTRACT</w:t>
      </w:r>
      <w:bookmarkEnd w:id="2"/>
      <w:r w:rsidRPr="00D82ED4">
        <w:rPr>
          <w:b/>
          <w:bCs/>
        </w:rPr>
        <w:t>:</w:t>
      </w:r>
    </w:p>
    <w:p w14:paraId="759B429B" w14:textId="3CF96ECF" w:rsidR="0096545A" w:rsidRPr="00D82ED4" w:rsidRDefault="00327DD8" w:rsidP="00D90447">
      <w:pPr>
        <w:rPr>
          <w:shd w:val="clear" w:color="auto" w:fill="FFFFFF"/>
        </w:rPr>
      </w:pPr>
      <w:r w:rsidRPr="00D82ED4">
        <w:t>The b</w:t>
      </w:r>
      <w:r w:rsidR="00BE5160" w:rsidRPr="00D82ED4">
        <w:t>rain</w:t>
      </w:r>
      <w:r w:rsidR="0096545A" w:rsidRPr="00D82ED4">
        <w:t xml:space="preserve"> is the command center for the mammalian nervous system and an organ with enormous structural complexity. </w:t>
      </w:r>
      <w:r w:rsidR="00680032" w:rsidRPr="00D82ED4">
        <w:t xml:space="preserve">Protected within the skull, the brain consists of </w:t>
      </w:r>
      <w:r w:rsidR="008D0CDA" w:rsidRPr="00D82ED4">
        <w:t xml:space="preserve">an outer covering of grey matter over the hemispheres known as </w:t>
      </w:r>
      <w:r w:rsidRPr="00D82ED4">
        <w:t xml:space="preserve">the </w:t>
      </w:r>
      <w:r w:rsidR="00680032" w:rsidRPr="00D82ED4">
        <w:t>cerebral cortex</w:t>
      </w:r>
      <w:r w:rsidR="008D0CDA" w:rsidRPr="00D82ED4">
        <w:t>.</w:t>
      </w:r>
      <w:r w:rsidR="000C057C" w:rsidRPr="00D82ED4">
        <w:t xml:space="preserve"> </w:t>
      </w:r>
      <w:r w:rsidR="000C057C" w:rsidRPr="00D82ED4">
        <w:rPr>
          <w:color w:val="auto"/>
        </w:rPr>
        <w:t>U</w:t>
      </w:r>
      <w:r w:rsidR="00680032" w:rsidRPr="00D82ED4">
        <w:rPr>
          <w:color w:val="auto"/>
        </w:rPr>
        <w:t>nderneath this layer reside many other specialized structures that are essential</w:t>
      </w:r>
      <w:r w:rsidR="0016215D" w:rsidRPr="00D82ED4">
        <w:rPr>
          <w:color w:val="auto"/>
        </w:rPr>
        <w:t xml:space="preserve"> for multiple phenomenon important for existence. </w:t>
      </w:r>
      <w:r w:rsidR="008D0CDA" w:rsidRPr="00D82ED4">
        <w:rPr>
          <w:color w:val="auto"/>
        </w:rPr>
        <w:t xml:space="preserve">Access to these </w:t>
      </w:r>
      <w:r w:rsidR="008D0CDA" w:rsidRPr="00D82ED4">
        <w:rPr>
          <w:shd w:val="clear" w:color="auto" w:fill="FFFFFF"/>
        </w:rPr>
        <w:t>functionally important regions</w:t>
      </w:r>
      <w:r w:rsidR="0096545A" w:rsidRPr="00D82ED4">
        <w:rPr>
          <w:shd w:val="clear" w:color="auto" w:fill="FFFFFF"/>
        </w:rPr>
        <w:t xml:space="preserve"> buried deep within the</w:t>
      </w:r>
      <w:r w:rsidR="008D0CDA" w:rsidRPr="00D82ED4">
        <w:rPr>
          <w:shd w:val="clear" w:color="auto" w:fill="FFFFFF"/>
        </w:rPr>
        <w:t xml:space="preserve"> </w:t>
      </w:r>
      <w:r w:rsidR="0096545A" w:rsidRPr="00D82ED4">
        <w:rPr>
          <w:shd w:val="clear" w:color="auto" w:fill="FFFFFF"/>
        </w:rPr>
        <w:t xml:space="preserve">brain structure requires quick and precise dissection steps. </w:t>
      </w:r>
    </w:p>
    <w:p w14:paraId="7D7FC203" w14:textId="77777777" w:rsidR="00327DD8" w:rsidRPr="00D82ED4" w:rsidRDefault="00327DD8" w:rsidP="00D90447"/>
    <w:p w14:paraId="6057315D" w14:textId="4FC035F4" w:rsidR="00BE5160" w:rsidRPr="00D82ED4" w:rsidRDefault="00BE5160" w:rsidP="00D90447">
      <w:r w:rsidRPr="00D82ED4">
        <w:t xml:space="preserve">Mouse </w:t>
      </w:r>
      <w:r w:rsidR="008D7FC9" w:rsidRPr="00D82ED4">
        <w:t>models are</w:t>
      </w:r>
      <w:r w:rsidRPr="00D82ED4">
        <w:t xml:space="preserve"> routinel</w:t>
      </w:r>
      <w:r w:rsidR="009F11BB" w:rsidRPr="00D82ED4">
        <w:t>y used to study human brain</w:t>
      </w:r>
      <w:r w:rsidR="0096545A" w:rsidRPr="00D82ED4">
        <w:t xml:space="preserve"> functions and </w:t>
      </w:r>
      <w:r w:rsidR="009F11BB" w:rsidRPr="00D82ED4">
        <w:t>diseases. C</w:t>
      </w:r>
      <w:r w:rsidR="00C560E4" w:rsidRPr="00D82ED4">
        <w:t>hanges in</w:t>
      </w:r>
      <w:r w:rsidR="009F11BB" w:rsidRPr="00D82ED4">
        <w:t xml:space="preserve"> gene expression patterns may be confined to specific brain areas targeting a particular phenotype depending on the diseased state. Thus</w:t>
      </w:r>
      <w:r w:rsidR="00327DD8" w:rsidRPr="00D82ED4">
        <w:t>,</w:t>
      </w:r>
      <w:r w:rsidR="009F11BB" w:rsidRPr="00D82ED4">
        <w:t xml:space="preserve"> it is of great </w:t>
      </w:r>
      <w:r w:rsidR="003F524C" w:rsidRPr="00D82ED4">
        <w:t xml:space="preserve">importance </w:t>
      </w:r>
      <w:r w:rsidR="009F11BB" w:rsidRPr="00D82ED4">
        <w:t xml:space="preserve">to study </w:t>
      </w:r>
      <w:r w:rsidR="003F524C" w:rsidRPr="00D82ED4">
        <w:t xml:space="preserve">regulation of </w:t>
      </w:r>
      <w:r w:rsidR="003F524C" w:rsidRPr="00D82ED4">
        <w:lastRenderedPageBreak/>
        <w:t xml:space="preserve">transcription with respect to </w:t>
      </w:r>
      <w:r w:rsidR="00743F8A" w:rsidRPr="00D82ED4">
        <w:t>its well</w:t>
      </w:r>
      <w:r w:rsidR="009F11BB" w:rsidRPr="00D82ED4">
        <w:t xml:space="preserve">-defined structural organization. </w:t>
      </w:r>
      <w:r w:rsidR="0096545A" w:rsidRPr="00D82ED4">
        <w:t>A complete understanding of the brain requires studying distinct brain regions, defining connections, and identifying key differences in the activities of each of these brain regions. A more comprehensive understanding of each of these distinct regions may pave the way for new and improved treatments in the field of neuroscience. Herein, we discuss a step-by-step methodology for dissecting the mouse brain into sixteen distinct regions.</w:t>
      </w:r>
      <w:r w:rsidR="00DF6559" w:rsidRPr="00D82ED4">
        <w:t xml:space="preserve"> In this procedure</w:t>
      </w:r>
      <w:r w:rsidR="0096545A" w:rsidRPr="00D82ED4">
        <w:t>, we have focused on mouse C57Bl/6J brain removal and dissection into multiple regions</w:t>
      </w:r>
      <w:r w:rsidR="00DF6559" w:rsidRPr="00D82ED4">
        <w:t xml:space="preserve"> using neuroanatomical landmarks to identify discrete </w:t>
      </w:r>
      <w:proofErr w:type="gramStart"/>
      <w:r w:rsidR="0096545A" w:rsidRPr="00D82ED4">
        <w:t>functionally-relevant</w:t>
      </w:r>
      <w:proofErr w:type="gramEnd"/>
      <w:r w:rsidR="0096545A" w:rsidRPr="00D82ED4">
        <w:t xml:space="preserve"> and anatomically-elusive brain regions. This work will help lay a strong foundation in the field of neuroscience, leading to more focused approaches in the deeper understanding of tissue.</w:t>
      </w:r>
    </w:p>
    <w:p w14:paraId="0C0D9CC6" w14:textId="77777777" w:rsidR="00B32616" w:rsidRPr="00D82ED4" w:rsidRDefault="00B32616" w:rsidP="00D90447">
      <w:pPr>
        <w:rPr>
          <w:color w:val="808080" w:themeColor="background1" w:themeShade="80"/>
        </w:rPr>
      </w:pPr>
    </w:p>
    <w:p w14:paraId="0143FF32" w14:textId="0A249705" w:rsidR="00B32616" w:rsidRPr="00D82ED4" w:rsidRDefault="00B32616" w:rsidP="00D90447">
      <w:pPr>
        <w:rPr>
          <w:color w:val="808080"/>
        </w:rPr>
      </w:pPr>
      <w:bookmarkStart w:id="3" w:name="Introduction"/>
      <w:r w:rsidRPr="00D82ED4">
        <w:rPr>
          <w:b/>
        </w:rPr>
        <w:t>INTRODUCTION</w:t>
      </w:r>
      <w:bookmarkEnd w:id="3"/>
      <w:r w:rsidRPr="00D82ED4">
        <w:rPr>
          <w:b/>
          <w:bCs/>
        </w:rPr>
        <w:t>:</w:t>
      </w:r>
      <w:r w:rsidRPr="00D82ED4">
        <w:t xml:space="preserve"> </w:t>
      </w:r>
    </w:p>
    <w:p w14:paraId="28A1DB89" w14:textId="73CC923A" w:rsidR="0096545A" w:rsidRPr="00D82ED4" w:rsidRDefault="0096545A" w:rsidP="00D90447">
      <w:pPr>
        <w:pStyle w:val="NormalWeb"/>
        <w:spacing w:before="0" w:beforeAutospacing="0" w:after="0" w:afterAutospacing="0"/>
      </w:pPr>
      <w:r w:rsidRPr="00D82ED4">
        <w:t>The brain, along with the spinal cord</w:t>
      </w:r>
      <w:r w:rsidR="00463630" w:rsidRPr="00D82ED4">
        <w:t xml:space="preserve"> and retina</w:t>
      </w:r>
      <w:r w:rsidRPr="00D82ED4">
        <w:t xml:space="preserve">, comprises the central nervous </w:t>
      </w:r>
      <w:r w:rsidR="00EB19E1" w:rsidRPr="00D82ED4">
        <w:t xml:space="preserve">system </w:t>
      </w:r>
      <w:r w:rsidR="00327DD8" w:rsidRPr="00D82ED4">
        <w:t>that</w:t>
      </w:r>
      <w:r w:rsidRPr="00D82ED4">
        <w:t xml:space="preserve"> executes complex behaviors, controlled by specialized, precisely positioned, and interacting cell types throughout the entire body</w:t>
      </w:r>
      <w:r w:rsidRPr="00D82ED4">
        <w:fldChar w:fldCharType="begin">
          <w:fldData xml:space="preserve">PEVuZE5vdGU+PENpdGU+PEF1dGhvcj5aZWlzZWw8L0F1dGhvcj48WWVhcj4yMDE4PC9ZZWFyPjxS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</w:fldData>
        </w:fldChar>
      </w:r>
      <w:r w:rsidR="00446D15" w:rsidRPr="00D82ED4">
        <w:instrText xml:space="preserve"> ADDIN EN.CITE </w:instrText>
      </w:r>
      <w:r w:rsidR="00446D15" w:rsidRPr="00D82ED4">
        <w:fldChar w:fldCharType="begin">
          <w:fldData xml:space="preserve">PEVuZE5vdGU+PENpdGU+PEF1dGhvcj5aZWlzZWw8L0F1dGhvcj48WWVhcj4yMDE4PC9ZZWFyPjxS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</w:fldData>
        </w:fldChar>
      </w:r>
      <w:r w:rsidR="00446D15" w:rsidRPr="00D82ED4">
        <w:instrText xml:space="preserve"> ADDIN EN.CITE.DATA </w:instrText>
      </w:r>
      <w:r w:rsidR="00446D15" w:rsidRPr="00D82ED4">
        <w:fldChar w:fldCharType="end"/>
      </w:r>
      <w:r w:rsidRPr="00D82ED4">
        <w:fldChar w:fldCharType="separate"/>
      </w:r>
      <w:r w:rsidR="00EA42B8" w:rsidRPr="00D82ED4">
        <w:rPr>
          <w:noProof/>
          <w:vertAlign w:val="superscript"/>
        </w:rPr>
        <w:t>1</w:t>
      </w:r>
      <w:r w:rsidRPr="00D82ED4">
        <w:fldChar w:fldCharType="end"/>
      </w:r>
      <w:r w:rsidRPr="00D82ED4">
        <w:t>.</w:t>
      </w:r>
      <w:r w:rsidR="00327DD8" w:rsidRPr="00D82ED4">
        <w:t xml:space="preserve"> </w:t>
      </w:r>
      <w:r w:rsidRPr="00D82ED4">
        <w:t>The brain is a complex organ with billions of interconnected neurons and glia with precise circuitry performing numerous functions. It is a bilateral structure with two distinct lobes and diverse cellular components</w:t>
      </w:r>
      <w:r w:rsidRPr="00D82ED4">
        <w:fldChar w:fldCharType="begin"/>
      </w:r>
      <w:r w:rsidR="00446D15" w:rsidRPr="00D82ED4">
        <w:instrText xml:space="preserve"> ADDIN EN.CITE &lt;EndNote&gt;&lt;Cite&gt;&lt;Author&gt;Ackerman&lt;/Author&gt;&lt;Year&gt;1992&lt;/Year&gt;&lt;RecNum&gt;2&lt;/RecNum&gt;&lt;DisplayText&gt;&lt;style face="superscript"&gt;2&lt;/style&gt;&lt;/DisplayText&gt;&lt;record&gt;&lt;rec-number&gt;2&lt;/rec-number&gt;&lt;foreign-keys&gt;&lt;key app="EN" db-id="2x2tpppt0axp0uetrtixa2x3ttpxztt55e2t" timestamp="1594655199"&gt;2&lt;/key&gt;&lt;/foreign-keys&gt;&lt;ref-type name="Book Section"&gt;5&lt;/ref-type&gt;&lt;contributors&gt;&lt;authors&gt;&lt;author&gt;Ackerman, Sandra &lt;/author&gt;&lt;/authors&gt;&lt;secondary-authors&gt;&lt;author&gt; National Academies Press (US)&lt;/author&gt;&lt;/secondary-authors&gt;&lt;/contributors&gt;&lt;titles&gt;&lt;title&gt;Discovering the Brain&lt;/title&gt;&lt;secondary-title&gt; Major Structures and Functions of the Brain&lt;/secondary-title&gt;&lt;/titles&gt;&lt;volume&gt;2&lt;/volume&gt;&lt;dates&gt;&lt;year&gt;1992&lt;/year&gt;&lt;/dates&gt;&lt;pub-location&gt;Washington DC&lt;/pub-location&gt;&lt;urls&gt;&lt;related-urls&gt;&lt;url&gt;https://www.ncbi.nlm.nih.gov/books/NBK234157/&lt;/url&gt;&lt;/related-urls&gt;&lt;/urls&gt;&lt;/record&gt;&lt;/Cite&gt;&lt;/EndNote&gt;</w:instrText>
      </w:r>
      <w:r w:rsidRPr="00D82ED4">
        <w:fldChar w:fldCharType="separate"/>
      </w:r>
      <w:r w:rsidR="00EA42B8" w:rsidRPr="00D82ED4">
        <w:rPr>
          <w:noProof/>
          <w:vertAlign w:val="superscript"/>
        </w:rPr>
        <w:t>2</w:t>
      </w:r>
      <w:r w:rsidRPr="00D82ED4">
        <w:fldChar w:fldCharType="end"/>
      </w:r>
      <w:r w:rsidRPr="00D82ED4">
        <w:t>.</w:t>
      </w:r>
      <w:r w:rsidR="00327DD8" w:rsidRPr="00D82ED4">
        <w:t xml:space="preserve"> </w:t>
      </w:r>
      <w:r w:rsidRPr="00D82ED4">
        <w:t>The spinal cord connects the brain to the outside world and is protected by bone, meninges, and cerebrospinal flui</w:t>
      </w:r>
      <w:r w:rsidR="00C20B51" w:rsidRPr="00D82ED4">
        <w:t>d</w:t>
      </w:r>
      <w:r w:rsidRPr="00D82ED4">
        <w:t xml:space="preserve"> and routes messages to and from the brain</w:t>
      </w:r>
      <w:r w:rsidRPr="00D82ED4">
        <w:fldChar w:fldCharType="begin">
          <w:fldData xml:space="preserve">PEVuZE5vdGU+PENpdGU+PEF1dGhvcj5QLjwvQXV0aG9yPjxZZWFyPjIwMTkgTWF5IDI1PC9ZZWFy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</w:fldData>
        </w:fldChar>
      </w:r>
      <w:r w:rsidR="00446D15" w:rsidRPr="00D82ED4">
        <w:instrText xml:space="preserve"> ADDIN EN.CITE </w:instrText>
      </w:r>
      <w:r w:rsidR="00446D15" w:rsidRPr="00D82ED4">
        <w:fldChar w:fldCharType="begin">
          <w:fldData xml:space="preserve">PEVuZE5vdGU+PENpdGU+PEF1dGhvcj5QLjwvQXV0aG9yPjxZZWFyPjIwMTkgTWF5IDI1PC9ZZWFy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</w:fldData>
        </w:fldChar>
      </w:r>
      <w:r w:rsidR="00446D15" w:rsidRPr="00D82ED4">
        <w:instrText xml:space="preserve"> ADDIN EN.CITE.DATA </w:instrText>
      </w:r>
      <w:r w:rsidR="00446D15" w:rsidRPr="00D82ED4">
        <w:fldChar w:fldCharType="end"/>
      </w:r>
      <w:r w:rsidRPr="00D82ED4">
        <w:fldChar w:fldCharType="separate"/>
      </w:r>
      <w:r w:rsidR="00EA42B8" w:rsidRPr="00D82ED4">
        <w:rPr>
          <w:noProof/>
          <w:vertAlign w:val="superscript"/>
        </w:rPr>
        <w:t>2-4</w:t>
      </w:r>
      <w:r w:rsidRPr="00D82ED4">
        <w:fldChar w:fldCharType="end"/>
      </w:r>
      <w:r w:rsidRPr="00D82ED4">
        <w:t>. The surface of the brain, the cerebral cortex, is uneven and has distinct folds, called gyri, and grooves, called sulci, that separate the brain into functional centers</w:t>
      </w:r>
      <w:r w:rsidR="00AA4913" w:rsidRPr="00D82ED4">
        <w:fldChar w:fldCharType="begin"/>
      </w:r>
      <w:r w:rsidR="00446D15" w:rsidRPr="00D82ED4">
        <w:instrText xml:space="preserve"> ADDIN EN.CITE &lt;EndNote&gt;&lt;Cite&gt;&lt;Author&gt;Javed K&lt;/Author&gt;&lt;Year&gt;2020 &lt;/Year&gt;&lt;RecNum&gt;5&lt;/RecNum&gt;&lt;DisplayText&gt;&lt;style face="superscript"&gt;5&lt;/style&gt;&lt;/DisplayText&gt;&lt;record&gt;&lt;rec-number&gt;5&lt;/rec-number&gt;&lt;foreign-keys&gt;&lt;key app="EN" db-id="2x2tpppt0axp0uetrtixa2x3ttpxztt55e2t" timestamp="1594655208"&gt;5&lt;/key&gt;&lt;/foreign-keys&gt;&lt;ref-type name="Book"&gt;6&lt;/ref-type&gt;&lt;contributors&gt;&lt;authors&gt;&lt;author&gt;Javed K, &lt;/author&gt;&lt;author&gt;Reddy V, &lt;/author&gt;&lt;author&gt;Lui F.&lt;/author&gt;&lt;/authors&gt;&lt;secondary-authors&gt;&lt;author&gt;StatPearls Publishing&lt;/author&gt;&lt;/secondary-authors&gt;&lt;/contributors&gt;&lt;titles&gt;&lt;title&gt;Neuroanatomy, Cerebral Cortex&lt;/title&gt;&lt;secondary-title&gt;In: StatPearls &lt;/secondary-title&gt;&lt;/titles&gt;&lt;dates&gt;&lt;year&gt;2020 &lt;/year&gt;&lt;/dates&gt;&lt;pub-location&gt;FL&lt;/pub-location&gt;&lt;publisher&gt;Treasure Island &lt;/publisher&gt;&lt;urls&gt;&lt;/urls&gt;&lt;/record&gt;&lt;/Cite&gt;&lt;/EndNote&gt;</w:instrText>
      </w:r>
      <w:r w:rsidR="00AA4913" w:rsidRPr="00D82ED4">
        <w:fldChar w:fldCharType="separate"/>
      </w:r>
      <w:r w:rsidR="00EA42B8" w:rsidRPr="00D82ED4">
        <w:rPr>
          <w:noProof/>
          <w:vertAlign w:val="superscript"/>
        </w:rPr>
        <w:t>5</w:t>
      </w:r>
      <w:r w:rsidR="00AA4913" w:rsidRPr="00D82ED4">
        <w:fldChar w:fldCharType="end"/>
      </w:r>
      <w:r w:rsidRPr="00D82ED4">
        <w:t xml:space="preserve">. </w:t>
      </w:r>
      <w:r w:rsidR="00C42D6C" w:rsidRPr="00D82ED4">
        <w:t xml:space="preserve">The cortex is </w:t>
      </w:r>
      <w:r w:rsidR="00775C81" w:rsidRPr="00D82ED4">
        <w:t xml:space="preserve">smooth in </w:t>
      </w:r>
      <w:r w:rsidR="00C42D6C" w:rsidRPr="00D82ED4">
        <w:t>m</w:t>
      </w:r>
      <w:r w:rsidR="00775C81" w:rsidRPr="00D82ED4">
        <w:t>ammals with a small brain</w:t>
      </w:r>
      <w:r w:rsidR="00775C81" w:rsidRPr="00D82ED4">
        <w:fldChar w:fldCharType="begin">
          <w:fldData xml:space="preserve">PEVuZE5vdGU+PENpdGU+PEF1dGhvcj5SYWtpYzwvQXV0aG9yPjxZZWFyPjIwMDk8L1llYXI+PFJl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</w:fldData>
        </w:fldChar>
      </w:r>
      <w:r w:rsidR="00446D15" w:rsidRPr="00D82ED4">
        <w:instrText xml:space="preserve"> ADDIN EN.CITE </w:instrText>
      </w:r>
      <w:r w:rsidR="00446D15" w:rsidRPr="00D82ED4">
        <w:fldChar w:fldCharType="begin">
          <w:fldData xml:space="preserve">PEVuZE5vdGU+PENpdGU+PEF1dGhvcj5SYWtpYzwvQXV0aG9yPjxZZWFyPjIwMDk8L1llYXI+PFJl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</w:fldData>
        </w:fldChar>
      </w:r>
      <w:r w:rsidR="00446D15" w:rsidRPr="00D82ED4">
        <w:instrText xml:space="preserve"> ADDIN EN.CITE.DATA </w:instrText>
      </w:r>
      <w:r w:rsidR="00446D15" w:rsidRPr="00D82ED4">
        <w:fldChar w:fldCharType="end"/>
      </w:r>
      <w:r w:rsidR="00775C81" w:rsidRPr="00D82ED4">
        <w:fldChar w:fldCharType="separate"/>
      </w:r>
      <w:r w:rsidR="00EA42B8" w:rsidRPr="00D82ED4">
        <w:rPr>
          <w:noProof/>
          <w:vertAlign w:val="superscript"/>
        </w:rPr>
        <w:t>6,7</w:t>
      </w:r>
      <w:r w:rsidR="00775C81" w:rsidRPr="00D82ED4">
        <w:fldChar w:fldCharType="end"/>
      </w:r>
      <w:r w:rsidR="00775C81" w:rsidRPr="00D82ED4">
        <w:t xml:space="preserve">. </w:t>
      </w:r>
      <w:r w:rsidRPr="00D82ED4">
        <w:t xml:space="preserve">It is important to characterize and study the architecture of the human brain </w:t>
      </w:r>
      <w:proofErr w:type="gramStart"/>
      <w:r w:rsidRPr="00D82ED4">
        <w:t>in order to</w:t>
      </w:r>
      <w:proofErr w:type="gramEnd"/>
      <w:r w:rsidRPr="00D82ED4">
        <w:t xml:space="preserve"> understand the disorders related to the different brain regions, as well as its functional circuits. Neuroscience research has expanded in recent years and a variety of experimental methods are being used to study the structure and function of the brain. Developments in the fields of molecular and systems level biology have ushered in a new era of exploring the complex relationship between brain structures and the functioning of molecules. Additionally, molecular biology, genetics, and epigenetics are rapidly expanding, enabling us to advance our knowledge of the underlying mechanisms involved in how </w:t>
      </w:r>
      <w:r w:rsidR="00237E91" w:rsidRPr="00D82ED4">
        <w:t>systems</w:t>
      </w:r>
      <w:r w:rsidR="00775C81" w:rsidRPr="00D82ED4">
        <w:t xml:space="preserve"> </w:t>
      </w:r>
      <w:r w:rsidRPr="00D82ED4">
        <w:t>function. These analyses can be carried out on a much more localized basis, to help target the investigation and development of more effective therapies.</w:t>
      </w:r>
    </w:p>
    <w:p w14:paraId="0A12A818" w14:textId="77777777" w:rsidR="00327DD8" w:rsidRPr="00D82ED4" w:rsidRDefault="00327DD8" w:rsidP="00D90447">
      <w:pPr>
        <w:pStyle w:val="NormalWeb"/>
        <w:spacing w:before="0" w:beforeAutospacing="0" w:after="0" w:afterAutospacing="0"/>
      </w:pPr>
    </w:p>
    <w:p w14:paraId="646FDD5A" w14:textId="1DB90706" w:rsidR="009474A5" w:rsidRPr="00D82ED4" w:rsidRDefault="0096545A" w:rsidP="00D90447">
      <w:pPr>
        <w:pStyle w:val="NormalWeb"/>
        <w:spacing w:before="0" w:beforeAutospacing="0" w:after="0" w:afterAutospacing="0"/>
      </w:pPr>
      <w:r w:rsidRPr="00D82ED4">
        <w:t>The mammalian brain is structurally defined into clearly identifiable discrete regions</w:t>
      </w:r>
      <w:r w:rsidR="00D74C0B" w:rsidRPr="00D82ED4">
        <w:t>;</w:t>
      </w:r>
      <w:r w:rsidRPr="00D82ED4">
        <w:t xml:space="preserve"> however, the functional and molecular complexities of these discrete structures are not yet clearly understood. The multi-dimensional and multi-layered nature of the brain tissue makes this landscape difficult to study at the functional level. In addition, the fact that multiple functions are</w:t>
      </w:r>
      <w:r w:rsidR="00327DD8" w:rsidRPr="00D82ED4">
        <w:t xml:space="preserve"> </w:t>
      </w:r>
      <w:r w:rsidRPr="00D82ED4">
        <w:t xml:space="preserve">performed by the same structure and vice versa further complicates </w:t>
      </w:r>
      <w:r w:rsidR="00D74C0B" w:rsidRPr="00D82ED4">
        <w:t>the</w:t>
      </w:r>
      <w:r w:rsidRPr="00D82ED4">
        <w:t xml:space="preserve"> understanding</w:t>
      </w:r>
      <w:r w:rsidR="00775C81" w:rsidRPr="00D82ED4">
        <w:t xml:space="preserve"> o</w:t>
      </w:r>
      <w:r w:rsidR="000C057C" w:rsidRPr="00D82ED4">
        <w:t>f the</w:t>
      </w:r>
      <w:r w:rsidR="00775C81" w:rsidRPr="00D82ED4">
        <w:t xml:space="preserve"> brain</w:t>
      </w:r>
      <w:r w:rsidRPr="00D82ED4">
        <w:fldChar w:fldCharType="begin"/>
      </w:r>
      <w:r w:rsidR="00446D15" w:rsidRPr="00D82ED4">
        <w:instrText xml:space="preserve"> ADDIN EN.CITE &lt;EndNote&gt;&lt;Cite&gt;&lt;Author&gt;Pessoa&lt;/Author&gt;&lt;Year&gt;2014&lt;/Year&gt;&lt;RecNum&gt;8&lt;/RecNum&gt;&lt;DisplayText&gt;&lt;style face="superscript"&gt;8&lt;/style&gt;&lt;/DisplayText&gt;&lt;record&gt;&lt;rec-number&gt;8&lt;/rec-number&gt;&lt;foreign-keys&gt;&lt;key app="EN" db-id="2x2tpppt0axp0uetrtixa2x3ttpxztt55e2t" timestamp="1594655217"&gt;8&lt;/key&gt;&lt;/foreign-keys&gt;&lt;ref-type name="Journal Article"&gt;17&lt;/ref-type&gt;&lt;contributors&gt;&lt;authors&gt;&lt;author&gt;Pessoa, Luiz&lt;/author&gt;&lt;/authors&gt;&lt;/contributors&gt;&lt;titles&gt;&lt;title&gt;Understanding brain networks and brain organization&lt;/title&gt;&lt;secondary-title&gt;Physics of life reviews&lt;/secondary-title&gt;&lt;/titles&gt;&lt;periodical&gt;&lt;full-title&gt;Physics of life reviews&lt;/full-title&gt;&lt;/periodical&gt;&lt;pages&gt;400-435&lt;/pages&gt;&lt;volume&gt;11&lt;/volume&gt;&lt;number&gt;3&lt;/number&gt;&lt;edition&gt;2014/04/18&lt;/edition&gt;&lt;dates&gt;&lt;year&gt;2014&lt;/year&gt;&lt;/dates&gt;&lt;isbn&gt;1873-1457&amp;#xD;1571-0645&lt;/isbn&gt;&lt;accession-num&gt;24819881&lt;/accession-num&gt;&lt;urls&gt;&lt;related-urls&gt;&lt;url&gt;https://www.ncbi.nlm.nih.gov/pubmed/24819881&lt;/url&gt;&lt;url&gt;https://www.ncbi.nlm.nih.gov/pmc/PMC4157099/&lt;/url&gt;&lt;/related-urls&gt;&lt;/urls&gt;&lt;electronic-resource-num&gt;10.1016/j.plrev.2014.03.005&lt;/electronic-resource-num&gt;&lt;remote-database-name&gt;PubMed&lt;/remote-database-name&gt;&lt;/record&gt;&lt;/Cite&gt;&lt;/EndNote&gt;</w:instrText>
      </w:r>
      <w:r w:rsidRPr="00D82ED4">
        <w:fldChar w:fldCharType="separate"/>
      </w:r>
      <w:r w:rsidR="00EA42B8" w:rsidRPr="00D82ED4">
        <w:rPr>
          <w:noProof/>
          <w:vertAlign w:val="superscript"/>
        </w:rPr>
        <w:t>8</w:t>
      </w:r>
      <w:r w:rsidRPr="00D82ED4">
        <w:fldChar w:fldCharType="end"/>
      </w:r>
      <w:r w:rsidRPr="00D82ED4">
        <w:t>. It is vital that the experimental approach executed for the structural and functional character</w:t>
      </w:r>
      <w:r w:rsidR="00775C81" w:rsidRPr="00D82ED4">
        <w:t>ization of brain regions use</w:t>
      </w:r>
      <w:r w:rsidR="00A9326E" w:rsidRPr="00D82ED4">
        <w:t>s</w:t>
      </w:r>
      <w:r w:rsidRPr="00D82ED4">
        <w:t xml:space="preserve"> precise research methodologies to </w:t>
      </w:r>
      <w:r w:rsidR="005C64BE" w:rsidRPr="00D82ED4">
        <w:t xml:space="preserve">achieve </w:t>
      </w:r>
      <w:r w:rsidRPr="00D82ED4">
        <w:t>consisten</w:t>
      </w:r>
      <w:r w:rsidR="005C64BE" w:rsidRPr="00D82ED4">
        <w:t xml:space="preserve">cy in </w:t>
      </w:r>
      <w:r w:rsidRPr="00D82ED4">
        <w:t>sampling</w:t>
      </w:r>
      <w:r w:rsidR="005C64BE" w:rsidRPr="00D82ED4">
        <w:t xml:space="preserve"> </w:t>
      </w:r>
      <w:r w:rsidRPr="00D82ED4">
        <w:t>for correlating n</w:t>
      </w:r>
      <w:r w:rsidRPr="00D82ED4">
        <w:rPr>
          <w:shd w:val="clear" w:color="auto" w:fill="FFFFFF"/>
        </w:rPr>
        <w:t>euroanatomical architecture with function</w:t>
      </w:r>
      <w:r w:rsidRPr="00D82ED4">
        <w:t xml:space="preserve">. </w:t>
      </w:r>
      <w:r w:rsidR="000D2A2D" w:rsidRPr="00D82ED4">
        <w:t>The complexity of brain has been recently explained using single cell sequencing</w:t>
      </w:r>
      <w:r w:rsidR="00B42174" w:rsidRPr="00D82ED4">
        <w:rPr>
          <w:color w:val="auto"/>
        </w:rPr>
        <w:fldChar w:fldCharType="begin">
          <w:fldData xml:space="preserve">PEVuZE5vdGU+PENpdGU+PEF1dGhvcj5NdTwvQXV0aG9yPjxZZWFyPjIwMTk8L1llYXI+PFJlY051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</w:fldData>
        </w:fldChar>
      </w:r>
      <w:r w:rsidR="00B42174" w:rsidRPr="00D82ED4">
        <w:rPr>
          <w:color w:val="auto"/>
        </w:rPr>
        <w:instrText xml:space="preserve"> ADDIN EN.CITE </w:instrText>
      </w:r>
      <w:r w:rsidR="00B42174" w:rsidRPr="00D82ED4">
        <w:rPr>
          <w:color w:val="auto"/>
        </w:rPr>
        <w:fldChar w:fldCharType="begin">
          <w:fldData xml:space="preserve">PEVuZE5vdGU+PENpdGU+PEF1dGhvcj5NdTwvQXV0aG9yPjxZZWFyPjIwMTk8L1llYXI+PFJlY051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</w:fldData>
        </w:fldChar>
      </w:r>
      <w:r w:rsidR="00B42174" w:rsidRPr="00D82ED4">
        <w:rPr>
          <w:color w:val="auto"/>
        </w:rPr>
        <w:instrText xml:space="preserve"> ADDIN EN.CITE.DATA </w:instrText>
      </w:r>
      <w:r w:rsidR="00B42174" w:rsidRPr="00D82ED4">
        <w:rPr>
          <w:color w:val="auto"/>
        </w:rPr>
      </w:r>
      <w:r w:rsidR="00B42174" w:rsidRPr="00D82ED4">
        <w:rPr>
          <w:color w:val="auto"/>
        </w:rPr>
        <w:fldChar w:fldCharType="end"/>
      </w:r>
      <w:r w:rsidR="00B42174" w:rsidRPr="00D82ED4">
        <w:rPr>
          <w:color w:val="auto"/>
        </w:rPr>
      </w:r>
      <w:r w:rsidR="00B42174" w:rsidRPr="00D82ED4">
        <w:rPr>
          <w:color w:val="auto"/>
        </w:rPr>
        <w:fldChar w:fldCharType="separate"/>
      </w:r>
      <w:r w:rsidR="00B42174" w:rsidRPr="00D82ED4">
        <w:rPr>
          <w:noProof/>
          <w:color w:val="auto"/>
          <w:vertAlign w:val="superscript"/>
        </w:rPr>
        <w:t>9,10</w:t>
      </w:r>
      <w:r w:rsidR="00B42174" w:rsidRPr="00D82ED4">
        <w:rPr>
          <w:color w:val="auto"/>
        </w:rPr>
        <w:fldChar w:fldCharType="end"/>
      </w:r>
      <w:r w:rsidR="00B42174" w:rsidRPr="00D82ED4">
        <w:rPr>
          <w:color w:val="auto"/>
        </w:rPr>
        <w:t xml:space="preserve"> such as </w:t>
      </w:r>
      <w:r w:rsidR="000D2A2D" w:rsidRPr="00D82ED4">
        <w:rPr>
          <w:color w:val="auto"/>
        </w:rPr>
        <w:t xml:space="preserve">temporal gyrus of human brain </w:t>
      </w:r>
      <w:r w:rsidR="00B42174" w:rsidRPr="00D82ED4">
        <w:rPr>
          <w:color w:val="auto"/>
        </w:rPr>
        <w:t>is composed of</w:t>
      </w:r>
      <w:r w:rsidR="000D2A2D" w:rsidRPr="00D82ED4">
        <w:rPr>
          <w:color w:val="auto"/>
        </w:rPr>
        <w:t xml:space="preserve"> 75 distinct cell types</w:t>
      </w:r>
      <w:r w:rsidRPr="00D82ED4">
        <w:rPr>
          <w:color w:val="auto"/>
        </w:rPr>
        <w:fldChar w:fldCharType="begin">
          <w:fldData xml:space="preserve">PEVuZE5vdGU+PENpdGU+PEF1dGhvcj5Ib2RnZTwvQXV0aG9yPjxZZWFyPjIwMTk8L1llYXI+PFJl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</w:fldData>
        </w:fldChar>
      </w:r>
      <w:r w:rsidR="00B42174" w:rsidRPr="00D82ED4">
        <w:rPr>
          <w:color w:val="auto"/>
        </w:rPr>
        <w:instrText xml:space="preserve"> ADDIN EN.CITE </w:instrText>
      </w:r>
      <w:r w:rsidR="00B42174" w:rsidRPr="00D82ED4">
        <w:rPr>
          <w:color w:val="auto"/>
        </w:rPr>
        <w:fldChar w:fldCharType="begin">
          <w:fldData xml:space="preserve">PEVuZE5vdGU+PENpdGU+PEF1dGhvcj5Ib2RnZTwvQXV0aG9yPjxZZWFyPjIwMTk8L1llYXI+PFJl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</w:fldData>
        </w:fldChar>
      </w:r>
      <w:r w:rsidR="00B42174" w:rsidRPr="00D82ED4">
        <w:rPr>
          <w:color w:val="auto"/>
        </w:rPr>
        <w:instrText xml:space="preserve"> ADDIN EN.CITE.DATA </w:instrText>
      </w:r>
      <w:r w:rsidR="00B42174" w:rsidRPr="00D82ED4">
        <w:rPr>
          <w:color w:val="auto"/>
        </w:rPr>
      </w:r>
      <w:r w:rsidR="00B42174" w:rsidRPr="00D82ED4">
        <w:rPr>
          <w:color w:val="auto"/>
        </w:rPr>
        <w:fldChar w:fldCharType="end"/>
      </w:r>
      <w:r w:rsidRPr="00D82ED4">
        <w:rPr>
          <w:color w:val="auto"/>
        </w:rPr>
      </w:r>
      <w:r w:rsidRPr="00D82ED4">
        <w:rPr>
          <w:color w:val="auto"/>
        </w:rPr>
        <w:fldChar w:fldCharType="separate"/>
      </w:r>
      <w:r w:rsidR="00B42174" w:rsidRPr="00D82ED4">
        <w:rPr>
          <w:noProof/>
          <w:color w:val="auto"/>
          <w:vertAlign w:val="superscript"/>
        </w:rPr>
        <w:t>11</w:t>
      </w:r>
      <w:r w:rsidRPr="00D82ED4">
        <w:rPr>
          <w:color w:val="auto"/>
        </w:rPr>
        <w:fldChar w:fldCharType="end"/>
      </w:r>
      <w:r w:rsidR="00463630" w:rsidRPr="00D82ED4">
        <w:rPr>
          <w:color w:val="auto"/>
        </w:rPr>
        <w:t xml:space="preserve">. </w:t>
      </w:r>
      <w:r w:rsidR="000D2A2D" w:rsidRPr="00D82ED4">
        <w:rPr>
          <w:color w:val="auto"/>
        </w:rPr>
        <w:t>By comparing th</w:t>
      </w:r>
      <w:r w:rsidR="00A9326E" w:rsidRPr="00D82ED4">
        <w:rPr>
          <w:color w:val="auto"/>
        </w:rPr>
        <w:t>is</w:t>
      </w:r>
      <w:r w:rsidR="000D2A2D" w:rsidRPr="00D82ED4">
        <w:rPr>
          <w:color w:val="auto"/>
        </w:rPr>
        <w:t xml:space="preserve"> data to those from an analogous region of the mouse brain, the study not only reveals similarities in their architecture and cell </w:t>
      </w:r>
      <w:r w:rsidR="007F26B6" w:rsidRPr="00D82ED4">
        <w:rPr>
          <w:color w:val="auto"/>
        </w:rPr>
        <w:t xml:space="preserve">types </w:t>
      </w:r>
      <w:r w:rsidR="00A9326E" w:rsidRPr="00D82ED4">
        <w:rPr>
          <w:color w:val="auto"/>
        </w:rPr>
        <w:t>but</w:t>
      </w:r>
      <w:r w:rsidR="00327DD8" w:rsidRPr="00D82ED4">
        <w:rPr>
          <w:color w:val="auto"/>
        </w:rPr>
        <w:t xml:space="preserve"> </w:t>
      </w:r>
      <w:r w:rsidR="000D2A2D" w:rsidRPr="00D82ED4">
        <w:rPr>
          <w:color w:val="auto"/>
        </w:rPr>
        <w:t xml:space="preserve">also presents </w:t>
      </w:r>
      <w:r w:rsidR="007F26B6" w:rsidRPr="00D82ED4">
        <w:rPr>
          <w:color w:val="auto"/>
        </w:rPr>
        <w:t>the differences</w:t>
      </w:r>
      <w:r w:rsidR="000D2A2D" w:rsidRPr="00D82ED4">
        <w:rPr>
          <w:color w:val="auto"/>
        </w:rPr>
        <w:t>. To unravel the complex</w:t>
      </w:r>
      <w:r w:rsidR="00FE5645" w:rsidRPr="00D82ED4">
        <w:rPr>
          <w:color w:val="auto"/>
        </w:rPr>
        <w:t xml:space="preserve"> mechanisms,</w:t>
      </w:r>
      <w:r w:rsidR="000D2A2D" w:rsidRPr="00D82ED4">
        <w:rPr>
          <w:color w:val="auto"/>
        </w:rPr>
        <w:t xml:space="preserve"> </w:t>
      </w:r>
      <w:r w:rsidR="007F26B6" w:rsidRPr="00D82ED4">
        <w:rPr>
          <w:color w:val="auto"/>
        </w:rPr>
        <w:t>it</w:t>
      </w:r>
      <w:r w:rsidR="000D2A2D" w:rsidRPr="00D82ED4">
        <w:rPr>
          <w:color w:val="auto"/>
        </w:rPr>
        <w:t xml:space="preserve"> is therefore important to study diverse</w:t>
      </w:r>
      <w:r w:rsidR="00FE5645" w:rsidRPr="00D82ED4">
        <w:rPr>
          <w:color w:val="auto"/>
        </w:rPr>
        <w:t xml:space="preserve"> regions of the brain with full precision. </w:t>
      </w:r>
      <w:r w:rsidR="00463630" w:rsidRPr="00D82ED4">
        <w:t>Conserved structures and function between</w:t>
      </w:r>
      <w:r w:rsidR="008D2324" w:rsidRPr="00D82ED4">
        <w:t xml:space="preserve"> </w:t>
      </w:r>
      <w:r w:rsidR="008D2324" w:rsidRPr="00D82ED4">
        <w:lastRenderedPageBreak/>
        <w:t>a</w:t>
      </w:r>
      <w:r w:rsidR="00463630" w:rsidRPr="00D82ED4">
        <w:t xml:space="preserve"> human and mouse brain</w:t>
      </w:r>
      <w:r w:rsidR="00D74C0B" w:rsidRPr="00D82ED4">
        <w:t xml:space="preserve"> enable</w:t>
      </w:r>
      <w:r w:rsidR="00463630" w:rsidRPr="00D82ED4">
        <w:t xml:space="preserve"> the use of </w:t>
      </w:r>
      <w:r w:rsidR="00A37358" w:rsidRPr="00D82ED4">
        <w:t xml:space="preserve">a </w:t>
      </w:r>
      <w:r w:rsidR="00463630" w:rsidRPr="00D82ED4">
        <w:t xml:space="preserve">mouse as a preliminary surrogate for elucidating human brain function and behavioral outcomes. </w:t>
      </w:r>
    </w:p>
    <w:p w14:paraId="3E75D078" w14:textId="77777777" w:rsidR="00D74C0B" w:rsidRPr="00D82ED4" w:rsidRDefault="00D74C0B" w:rsidP="00D90447">
      <w:pPr>
        <w:pStyle w:val="NormalWeb"/>
        <w:spacing w:before="0" w:beforeAutospacing="0" w:after="0" w:afterAutospacing="0"/>
      </w:pPr>
    </w:p>
    <w:p w14:paraId="328BAF15" w14:textId="0A4EB216" w:rsidR="00B32616" w:rsidRPr="00D82ED4" w:rsidRDefault="00463630" w:rsidP="00D90447">
      <w:pPr>
        <w:pStyle w:val="NormalWeb"/>
        <w:spacing w:before="0" w:beforeAutospacing="0" w:after="0" w:afterAutospacing="0"/>
        <w:rPr>
          <w:color w:val="auto"/>
        </w:rPr>
      </w:pPr>
      <w:r w:rsidRPr="00D82ED4">
        <w:rPr>
          <w:color w:val="auto"/>
        </w:rPr>
        <w:t>With the advancement of systems biology approaches, obtaining information from discrete brain regions in rodents ha</w:t>
      </w:r>
      <w:r w:rsidR="000C057C" w:rsidRPr="00D82ED4">
        <w:rPr>
          <w:color w:val="auto"/>
        </w:rPr>
        <w:t>s</w:t>
      </w:r>
      <w:r w:rsidRPr="00D82ED4">
        <w:rPr>
          <w:color w:val="auto"/>
        </w:rPr>
        <w:t xml:space="preserve"> become a key procedure in neuroscience research.</w:t>
      </w:r>
      <w:r w:rsidR="00150B7B" w:rsidRPr="00D82ED4">
        <w:t xml:space="preserve"> </w:t>
      </w:r>
      <w:r w:rsidR="00150B7B" w:rsidRPr="00D82ED4">
        <w:rPr>
          <w:color w:val="auto"/>
        </w:rPr>
        <w:t xml:space="preserve">While some protocols such </w:t>
      </w:r>
      <w:r w:rsidR="00DA4ED3" w:rsidRPr="00D82ED4">
        <w:rPr>
          <w:color w:val="auto"/>
        </w:rPr>
        <w:t xml:space="preserve">as </w:t>
      </w:r>
      <w:r w:rsidR="00D41A15" w:rsidRPr="00D82ED4">
        <w:rPr>
          <w:color w:val="auto"/>
        </w:rPr>
        <w:t>l</w:t>
      </w:r>
      <w:r w:rsidR="00DA4ED3" w:rsidRPr="00D82ED4">
        <w:rPr>
          <w:color w:val="auto"/>
        </w:rPr>
        <w:t>aser</w:t>
      </w:r>
      <w:r w:rsidR="00D74C0B" w:rsidRPr="00D82ED4">
        <w:rPr>
          <w:color w:val="auto"/>
        </w:rPr>
        <w:t>s</w:t>
      </w:r>
      <w:r w:rsidR="0055630C" w:rsidRPr="00D82ED4">
        <w:rPr>
          <w:color w:val="auto"/>
        </w:rPr>
        <w:t xml:space="preserve"> </w:t>
      </w:r>
      <w:r w:rsidR="00D74C0B" w:rsidRPr="00D82ED4">
        <w:rPr>
          <w:color w:val="auto"/>
        </w:rPr>
        <w:t>that</w:t>
      </w:r>
      <w:r w:rsidR="008D2324" w:rsidRPr="00D82ED4">
        <w:rPr>
          <w:color w:val="auto"/>
        </w:rPr>
        <w:t xml:space="preserve"> </w:t>
      </w:r>
      <w:r w:rsidR="0055630C" w:rsidRPr="00D82ED4">
        <w:rPr>
          <w:color w:val="auto"/>
        </w:rPr>
        <w:t>capture</w:t>
      </w:r>
      <w:r w:rsidR="008D2324" w:rsidRPr="00D82ED4">
        <w:rPr>
          <w:color w:val="auto"/>
        </w:rPr>
        <w:t>s</w:t>
      </w:r>
      <w:r w:rsidR="0055630C" w:rsidRPr="00D82ED4">
        <w:rPr>
          <w:color w:val="auto"/>
        </w:rPr>
        <w:t xml:space="preserve"> microdissection</w:t>
      </w:r>
      <w:r w:rsidR="0055630C" w:rsidRPr="00D82ED4">
        <w:rPr>
          <w:color w:val="auto"/>
        </w:rPr>
        <w:fldChar w:fldCharType="begin">
          <w:fldData xml:space="preserve">PEVuZE5vdGU+PENpdGU+PEF1dGhvcj5XaW5yb3c8L0F1dGhvcj48WWVhcj4yMDA5PC9ZZWFyPjxS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</w:fldData>
        </w:fldChar>
      </w:r>
      <w:r w:rsidR="00B42174" w:rsidRPr="00D82ED4">
        <w:rPr>
          <w:color w:val="auto"/>
        </w:rPr>
        <w:instrText xml:space="preserve"> ADDIN EN.CITE </w:instrText>
      </w:r>
      <w:r w:rsidR="00B42174" w:rsidRPr="00D82ED4">
        <w:rPr>
          <w:color w:val="auto"/>
        </w:rPr>
        <w:fldChar w:fldCharType="begin">
          <w:fldData xml:space="preserve">PEVuZE5vdGU+PENpdGU+PEF1dGhvcj5XaW5yb3c8L0F1dGhvcj48WWVhcj4yMDA5PC9ZZWFyPjxS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</w:fldData>
        </w:fldChar>
      </w:r>
      <w:r w:rsidR="00B42174" w:rsidRPr="00D82ED4">
        <w:rPr>
          <w:color w:val="auto"/>
        </w:rPr>
        <w:instrText xml:space="preserve"> ADDIN EN.CITE.DATA </w:instrText>
      </w:r>
      <w:r w:rsidR="00B42174" w:rsidRPr="00D82ED4">
        <w:rPr>
          <w:color w:val="auto"/>
        </w:rPr>
      </w:r>
      <w:r w:rsidR="00B42174" w:rsidRPr="00D82ED4">
        <w:rPr>
          <w:color w:val="auto"/>
        </w:rPr>
        <w:fldChar w:fldCharType="end"/>
      </w:r>
      <w:r w:rsidR="0055630C" w:rsidRPr="00D82ED4">
        <w:rPr>
          <w:color w:val="auto"/>
        </w:rPr>
      </w:r>
      <w:r w:rsidR="0055630C" w:rsidRPr="00D82ED4">
        <w:rPr>
          <w:color w:val="auto"/>
        </w:rPr>
        <w:fldChar w:fldCharType="separate"/>
      </w:r>
      <w:r w:rsidR="00B42174" w:rsidRPr="00D82ED4">
        <w:rPr>
          <w:noProof/>
          <w:color w:val="auto"/>
          <w:vertAlign w:val="superscript"/>
        </w:rPr>
        <w:t>12</w:t>
      </w:r>
      <w:r w:rsidR="0055630C" w:rsidRPr="00D82ED4">
        <w:rPr>
          <w:color w:val="auto"/>
        </w:rPr>
        <w:fldChar w:fldCharType="end"/>
      </w:r>
      <w:r w:rsidR="00DA4ED3" w:rsidRPr="00D82ED4">
        <w:rPr>
          <w:color w:val="auto"/>
        </w:rPr>
        <w:t xml:space="preserve"> can be </w:t>
      </w:r>
      <w:r w:rsidR="00A456CA" w:rsidRPr="00D82ED4">
        <w:rPr>
          <w:color w:val="auto"/>
        </w:rPr>
        <w:t>expensive,</w:t>
      </w:r>
      <w:r w:rsidR="0055630C" w:rsidRPr="00D82ED4">
        <w:rPr>
          <w:color w:val="auto"/>
        </w:rPr>
        <w:t xml:space="preserve"> </w:t>
      </w:r>
      <w:r w:rsidR="00F92B1B" w:rsidRPr="00D82ED4">
        <w:rPr>
          <w:color w:val="auto"/>
        </w:rPr>
        <w:t>mechanical protocols</w:t>
      </w:r>
      <w:r w:rsidR="00327DD8" w:rsidRPr="00D82ED4">
        <w:rPr>
          <w:color w:val="auto"/>
        </w:rPr>
        <w:t xml:space="preserve"> </w:t>
      </w:r>
      <w:r w:rsidR="00F92B1B" w:rsidRPr="00D82ED4">
        <w:rPr>
          <w:color w:val="auto"/>
        </w:rPr>
        <w:t>are inexpensive and performed using commonly available tools</w:t>
      </w:r>
      <w:r w:rsidR="00F92B1B" w:rsidRPr="00D82ED4">
        <w:rPr>
          <w:color w:val="auto"/>
        </w:rPr>
        <w:fldChar w:fldCharType="begin">
          <w:fldData xml:space="preserve">PEVuZE5vdGU+PENpdGU+PEF1dGhvcj5BdSAtIEF0a2luczwvQXV0aG9yPjxZZWFyPjIwMTE8L1ll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==
</w:fldData>
        </w:fldChar>
      </w:r>
      <w:r w:rsidR="00B42174" w:rsidRPr="00D82ED4">
        <w:rPr>
          <w:color w:val="auto"/>
        </w:rPr>
        <w:instrText xml:space="preserve"> ADDIN EN.CITE </w:instrText>
      </w:r>
      <w:r w:rsidR="00B42174" w:rsidRPr="00D82ED4">
        <w:rPr>
          <w:color w:val="auto"/>
        </w:rPr>
        <w:fldChar w:fldCharType="begin">
          <w:fldData xml:space="preserve">PEVuZE5vdGU+PENpdGU+PEF1dGhvcj5BdSAtIEF0a2luczwvQXV0aG9yPjxZZWFyPjIwMTE8L1ll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==
</w:fldData>
        </w:fldChar>
      </w:r>
      <w:r w:rsidR="00B42174" w:rsidRPr="00D82ED4">
        <w:rPr>
          <w:color w:val="auto"/>
        </w:rPr>
        <w:instrText xml:space="preserve"> ADDIN EN.CITE.DATA </w:instrText>
      </w:r>
      <w:r w:rsidR="00B42174" w:rsidRPr="00D82ED4">
        <w:rPr>
          <w:color w:val="auto"/>
        </w:rPr>
      </w:r>
      <w:r w:rsidR="00B42174" w:rsidRPr="00D82ED4">
        <w:rPr>
          <w:color w:val="auto"/>
        </w:rPr>
        <w:fldChar w:fldCharType="end"/>
      </w:r>
      <w:r w:rsidR="00F92B1B" w:rsidRPr="00D82ED4">
        <w:rPr>
          <w:color w:val="auto"/>
        </w:rPr>
      </w:r>
      <w:r w:rsidR="00F92B1B" w:rsidRPr="00D82ED4">
        <w:rPr>
          <w:color w:val="auto"/>
        </w:rPr>
        <w:fldChar w:fldCharType="separate"/>
      </w:r>
      <w:r w:rsidR="00B42174" w:rsidRPr="00D82ED4">
        <w:rPr>
          <w:noProof/>
          <w:color w:val="auto"/>
          <w:vertAlign w:val="superscript"/>
        </w:rPr>
        <w:t>13,14</w:t>
      </w:r>
      <w:r w:rsidR="00F92B1B" w:rsidRPr="00D82ED4">
        <w:rPr>
          <w:color w:val="auto"/>
        </w:rPr>
        <w:fldChar w:fldCharType="end"/>
      </w:r>
      <w:r w:rsidR="00F92B1B" w:rsidRPr="00D82ED4">
        <w:rPr>
          <w:color w:val="auto"/>
        </w:rPr>
        <w:t xml:space="preserve">. </w:t>
      </w:r>
      <w:r w:rsidR="00D74C0B" w:rsidRPr="00D82ED4">
        <w:rPr>
          <w:color w:val="auto"/>
        </w:rPr>
        <w:t>We have</w:t>
      </w:r>
      <w:r w:rsidRPr="00D82ED4">
        <w:rPr>
          <w:color w:val="auto"/>
        </w:rPr>
        <w:t xml:space="preserve"> </w:t>
      </w:r>
      <w:r w:rsidR="008D2324" w:rsidRPr="00D82ED4">
        <w:rPr>
          <w:color w:val="auto"/>
        </w:rPr>
        <w:t>used</w:t>
      </w:r>
      <w:r w:rsidRPr="00D82ED4">
        <w:rPr>
          <w:color w:val="auto"/>
        </w:rPr>
        <w:t xml:space="preserve"> multiple brain regions for transcriptomic assays</w:t>
      </w:r>
      <w:r w:rsidR="00DA4ED3" w:rsidRPr="00D82ED4">
        <w:rPr>
          <w:color w:val="auto"/>
        </w:rPr>
        <w:fldChar w:fldCharType="begin">
          <w:fldData xml:space="preserve">PEVuZE5vdGU+PENpdGU+PEF1dGhvcj5NdWhpZTwvQXV0aG9yPjxZZWFyPjIwMTU8L1llYXI+PFJl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</w:fldData>
        </w:fldChar>
      </w:r>
      <w:r w:rsidR="00B42174" w:rsidRPr="00D82ED4">
        <w:rPr>
          <w:color w:val="auto"/>
        </w:rPr>
        <w:instrText xml:space="preserve"> ADDIN EN.CITE </w:instrText>
      </w:r>
      <w:r w:rsidR="00B42174" w:rsidRPr="00D82ED4">
        <w:rPr>
          <w:color w:val="auto"/>
        </w:rPr>
        <w:fldChar w:fldCharType="begin">
          <w:fldData xml:space="preserve">PEVuZE5vdGU+PENpdGU+PEF1dGhvcj5NdWhpZTwvQXV0aG9yPjxZZWFyPjIwMTU8L1llYXI+PFJl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</w:fldData>
        </w:fldChar>
      </w:r>
      <w:r w:rsidR="00B42174" w:rsidRPr="00D82ED4">
        <w:rPr>
          <w:color w:val="auto"/>
        </w:rPr>
        <w:instrText xml:space="preserve"> ADDIN EN.CITE.DATA </w:instrText>
      </w:r>
      <w:r w:rsidR="00B42174" w:rsidRPr="00D82ED4">
        <w:rPr>
          <w:color w:val="auto"/>
        </w:rPr>
      </w:r>
      <w:r w:rsidR="00B42174" w:rsidRPr="00D82ED4">
        <w:rPr>
          <w:color w:val="auto"/>
        </w:rPr>
        <w:fldChar w:fldCharType="end"/>
      </w:r>
      <w:r w:rsidR="00DA4ED3" w:rsidRPr="00D82ED4">
        <w:rPr>
          <w:color w:val="auto"/>
        </w:rPr>
      </w:r>
      <w:r w:rsidR="00DA4ED3" w:rsidRPr="00D82ED4">
        <w:rPr>
          <w:color w:val="auto"/>
        </w:rPr>
        <w:fldChar w:fldCharType="separate"/>
      </w:r>
      <w:r w:rsidR="00B42174" w:rsidRPr="00D82ED4">
        <w:rPr>
          <w:noProof/>
          <w:color w:val="auto"/>
          <w:vertAlign w:val="superscript"/>
        </w:rPr>
        <w:t>15</w:t>
      </w:r>
      <w:r w:rsidR="00DA4ED3" w:rsidRPr="00D82ED4">
        <w:rPr>
          <w:color w:val="auto"/>
        </w:rPr>
        <w:fldChar w:fldCharType="end"/>
      </w:r>
      <w:r w:rsidRPr="00D82ED4">
        <w:rPr>
          <w:color w:val="auto"/>
        </w:rPr>
        <w:t xml:space="preserve"> and have developed a</w:t>
      </w:r>
      <w:r w:rsidR="00332560" w:rsidRPr="00D82ED4">
        <w:rPr>
          <w:color w:val="auto"/>
        </w:rPr>
        <w:t xml:space="preserve"> hands-on and rapid</w:t>
      </w:r>
      <w:r w:rsidRPr="00D82ED4">
        <w:rPr>
          <w:color w:val="auto"/>
        </w:rPr>
        <w:t xml:space="preserve"> procedure to dissect mouse brain region</w:t>
      </w:r>
      <w:r w:rsidR="00DA4ED3" w:rsidRPr="00D82ED4">
        <w:rPr>
          <w:color w:val="auto"/>
        </w:rPr>
        <w:t>s</w:t>
      </w:r>
      <w:r w:rsidRPr="00D82ED4">
        <w:rPr>
          <w:color w:val="auto"/>
        </w:rPr>
        <w:t xml:space="preserve"> of interest in a step</w:t>
      </w:r>
      <w:r w:rsidR="000C057C" w:rsidRPr="00D82ED4">
        <w:rPr>
          <w:color w:val="auto"/>
        </w:rPr>
        <w:t>-</w:t>
      </w:r>
      <w:r w:rsidRPr="00D82ED4">
        <w:rPr>
          <w:color w:val="auto"/>
        </w:rPr>
        <w:t>by</w:t>
      </w:r>
      <w:r w:rsidR="000C057C" w:rsidRPr="00D82ED4">
        <w:rPr>
          <w:color w:val="auto"/>
        </w:rPr>
        <w:t>-</w:t>
      </w:r>
      <w:r w:rsidRPr="00D82ED4">
        <w:rPr>
          <w:color w:val="auto"/>
        </w:rPr>
        <w:t xml:space="preserve">step manner in </w:t>
      </w:r>
      <w:r w:rsidR="00D74C0B" w:rsidRPr="00D82ED4">
        <w:rPr>
          <w:color w:val="auto"/>
        </w:rPr>
        <w:t xml:space="preserve">a </w:t>
      </w:r>
      <w:r w:rsidRPr="00D82ED4">
        <w:rPr>
          <w:color w:val="auto"/>
        </w:rPr>
        <w:t>short time.</w:t>
      </w:r>
      <w:r w:rsidR="00F92B1B" w:rsidRPr="00D82ED4">
        <w:rPr>
          <w:color w:val="auto"/>
        </w:rPr>
        <w:t xml:space="preserve"> Once </w:t>
      </w:r>
      <w:r w:rsidR="00D14043" w:rsidRPr="00D82ED4">
        <w:rPr>
          <w:color w:val="auto"/>
        </w:rPr>
        <w:t>dissected,</w:t>
      </w:r>
      <w:r w:rsidR="00F92B1B" w:rsidRPr="00D82ED4">
        <w:rPr>
          <w:color w:val="auto"/>
        </w:rPr>
        <w:t xml:space="preserve"> these samples can be </w:t>
      </w:r>
      <w:r w:rsidR="006A2F08" w:rsidRPr="00D82ED4">
        <w:rPr>
          <w:color w:val="auto"/>
        </w:rPr>
        <w:t>stored</w:t>
      </w:r>
      <w:r w:rsidR="00F92B1B" w:rsidRPr="00D82ED4">
        <w:rPr>
          <w:color w:val="auto"/>
        </w:rPr>
        <w:t xml:space="preserve"> immediately in cold conditions to preserve the nucleic acids and proteins</w:t>
      </w:r>
      <w:r w:rsidR="00327DD8" w:rsidRPr="00D82ED4">
        <w:rPr>
          <w:color w:val="auto"/>
        </w:rPr>
        <w:t xml:space="preserve"> </w:t>
      </w:r>
      <w:r w:rsidR="000C057C" w:rsidRPr="00D82ED4">
        <w:rPr>
          <w:color w:val="auto"/>
        </w:rPr>
        <w:t xml:space="preserve">of </w:t>
      </w:r>
      <w:r w:rsidR="00F92B1B" w:rsidRPr="00D82ED4">
        <w:rPr>
          <w:color w:val="auto"/>
        </w:rPr>
        <w:t>these tissues.</w:t>
      </w:r>
      <w:r w:rsidR="00380EF9" w:rsidRPr="00D82ED4">
        <w:t xml:space="preserve"> Our </w:t>
      </w:r>
      <w:r w:rsidR="00380EF9" w:rsidRPr="00D82ED4">
        <w:rPr>
          <w:color w:val="auto"/>
        </w:rPr>
        <w:t xml:space="preserve">approach </w:t>
      </w:r>
      <w:r w:rsidR="009F123C" w:rsidRPr="00D82ED4">
        <w:rPr>
          <w:color w:val="auto"/>
        </w:rPr>
        <w:t>can be performed faster leading to high efficiency and</w:t>
      </w:r>
      <w:r w:rsidR="00380EF9" w:rsidRPr="00D82ED4">
        <w:rPr>
          <w:color w:val="auto"/>
        </w:rPr>
        <w:t xml:space="preserve"> permitting less </w:t>
      </w:r>
      <w:r w:rsidR="009F123C" w:rsidRPr="00D82ED4">
        <w:rPr>
          <w:color w:val="auto"/>
        </w:rPr>
        <w:t>chances for tissue deterioration. This ultimately, increases</w:t>
      </w:r>
      <w:r w:rsidR="00380EF9" w:rsidRPr="00D82ED4">
        <w:rPr>
          <w:color w:val="auto"/>
        </w:rPr>
        <w:t xml:space="preserve"> the chances of generating high quality, reproducible experiments using brain tissues.</w:t>
      </w:r>
    </w:p>
    <w:p w14:paraId="3D8A61CE" w14:textId="77777777" w:rsidR="00D74C0B" w:rsidRPr="00D82ED4" w:rsidRDefault="00D74C0B" w:rsidP="00D90447">
      <w:pPr>
        <w:pStyle w:val="NormalWeb"/>
        <w:spacing w:before="0" w:beforeAutospacing="0" w:after="0" w:afterAutospacing="0"/>
      </w:pPr>
    </w:p>
    <w:p w14:paraId="74F3984B" w14:textId="1D1AC5B0" w:rsidR="00DB213B" w:rsidRPr="00D82ED4" w:rsidRDefault="00B32616" w:rsidP="00D90447">
      <w:pPr>
        <w:rPr>
          <w:b/>
          <w:color w:val="auto"/>
        </w:rPr>
      </w:pPr>
      <w:bookmarkStart w:id="4" w:name="Protocol"/>
      <w:r w:rsidRPr="00D82ED4">
        <w:rPr>
          <w:b/>
        </w:rPr>
        <w:t>PROTOCOL</w:t>
      </w:r>
      <w:bookmarkEnd w:id="4"/>
      <w:r w:rsidRPr="00D82ED4">
        <w:rPr>
          <w:b/>
          <w:bCs/>
        </w:rPr>
        <w:t>:</w:t>
      </w:r>
      <w:r w:rsidRPr="00D82ED4">
        <w:t xml:space="preserve"> </w:t>
      </w:r>
    </w:p>
    <w:p w14:paraId="402665B7" w14:textId="77777777" w:rsidR="003C76E7" w:rsidRPr="00D82ED4" w:rsidRDefault="003C76E7" w:rsidP="00D90447">
      <w:pPr>
        <w:rPr>
          <w:color w:val="auto"/>
        </w:rPr>
      </w:pPr>
    </w:p>
    <w:p w14:paraId="1C18E9AF" w14:textId="0128191C" w:rsidR="00DB213B" w:rsidRPr="00D82ED4" w:rsidRDefault="00DB213B" w:rsidP="00D90447">
      <w:pPr>
        <w:rPr>
          <w:color w:val="auto"/>
        </w:rPr>
      </w:pPr>
      <w:r w:rsidRPr="00D82ED4">
        <w:rPr>
          <w:color w:val="auto"/>
        </w:rPr>
        <w:t xml:space="preserve">Animal handling and experimental procedures were conducted in accordance with European, </w:t>
      </w:r>
      <w:proofErr w:type="gramStart"/>
      <w:r w:rsidRPr="00D82ED4">
        <w:rPr>
          <w:color w:val="auto"/>
        </w:rPr>
        <w:t>national</w:t>
      </w:r>
      <w:proofErr w:type="gramEnd"/>
      <w:r w:rsidRPr="00D82ED4">
        <w:rPr>
          <w:color w:val="auto"/>
        </w:rPr>
        <w:t xml:space="preserve"> and institutional guidelines for animal care. All animal experiments were approved by the Institutional Animal Care and Use Committee (IACUC) at the US Army Center for Environmental Health Research now Walter Reed Army Institute of Research (WRAIR) and performed in a facility accredited by the Association for the Assessment and Accreditation of Laboratory Animal Care International (AAALAC).</w:t>
      </w:r>
    </w:p>
    <w:p w14:paraId="3C371B4D" w14:textId="77777777" w:rsidR="00DB213B" w:rsidRPr="00D82ED4" w:rsidRDefault="00DB213B" w:rsidP="00D90447">
      <w:pPr>
        <w:rPr>
          <w:color w:val="808080" w:themeColor="background1" w:themeShade="80"/>
        </w:rPr>
      </w:pPr>
    </w:p>
    <w:p w14:paraId="291F307E" w14:textId="7E09E568" w:rsidR="008E3811" w:rsidRPr="00D82ED4" w:rsidRDefault="00D74C0B" w:rsidP="00D90447">
      <w:r w:rsidRPr="00D82ED4">
        <w:t xml:space="preserve">NOTE: </w:t>
      </w:r>
      <w:r w:rsidR="00BE35D3" w:rsidRPr="00D82ED4">
        <w:t xml:space="preserve">The procedure will be </w:t>
      </w:r>
      <w:r w:rsidR="006B174B" w:rsidRPr="00D82ED4">
        <w:t>performed</w:t>
      </w:r>
      <w:r w:rsidR="00BE35D3" w:rsidRPr="00D82ED4">
        <w:t xml:space="preserve"> on s</w:t>
      </w:r>
      <w:r w:rsidR="00DB213B" w:rsidRPr="00D82ED4">
        <w:t>ix</w:t>
      </w:r>
      <w:r w:rsidR="006B174B" w:rsidRPr="00D82ED4">
        <w:t xml:space="preserve"> </w:t>
      </w:r>
      <w:r w:rsidR="00BE35D3" w:rsidRPr="00D82ED4">
        <w:t>to</w:t>
      </w:r>
      <w:r w:rsidR="00332560" w:rsidRPr="00D82ED4">
        <w:t xml:space="preserve"> </w:t>
      </w:r>
      <w:r w:rsidR="00DB213B" w:rsidRPr="00D82ED4">
        <w:t xml:space="preserve">eight </w:t>
      </w:r>
      <w:proofErr w:type="gramStart"/>
      <w:r w:rsidR="00DB213B" w:rsidRPr="00D82ED4">
        <w:t>week</w:t>
      </w:r>
      <w:proofErr w:type="gramEnd"/>
      <w:r w:rsidR="00DB213B" w:rsidRPr="00D82ED4">
        <w:t xml:space="preserve"> old </w:t>
      </w:r>
      <w:r w:rsidR="00BE35D3" w:rsidRPr="00D82ED4">
        <w:t xml:space="preserve">euthanized </w:t>
      </w:r>
      <w:r w:rsidR="006B174B" w:rsidRPr="00D82ED4">
        <w:t>mice</w:t>
      </w:r>
      <w:r w:rsidR="00DB213B" w:rsidRPr="00D82ED4">
        <w:t xml:space="preserve"> of</w:t>
      </w:r>
      <w:r w:rsidR="006B174B" w:rsidRPr="00D82ED4">
        <w:t xml:space="preserve"> the</w:t>
      </w:r>
      <w:r w:rsidR="00DB213B" w:rsidRPr="00D82ED4">
        <w:t xml:space="preserve"> C57BL/6j </w:t>
      </w:r>
      <w:r w:rsidR="00A456CA" w:rsidRPr="00D82ED4">
        <w:t xml:space="preserve">strain </w:t>
      </w:r>
      <w:r w:rsidR="008D2324" w:rsidRPr="00D82ED4">
        <w:t xml:space="preserve">by </w:t>
      </w:r>
      <w:r w:rsidR="00DB213B" w:rsidRPr="00D82ED4">
        <w:t>cervical dislocation</w:t>
      </w:r>
      <w:r w:rsidR="00BE35D3" w:rsidRPr="00D82ED4">
        <w:fldChar w:fldCharType="begin">
          <w:fldData xml:space="preserve">PEVuZE5vdGU+PENpdGU+PEF1dGhvcj5IYW1tYW1pZWg8L0F1dGhvcj48WWVhcj4yMDEyPC9ZZWFy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</w:fldData>
        </w:fldChar>
      </w:r>
      <w:r w:rsidR="00B42174" w:rsidRPr="00D82ED4">
        <w:instrText xml:space="preserve"> ADDIN EN.CITE </w:instrText>
      </w:r>
      <w:r w:rsidR="00B42174" w:rsidRPr="00D82ED4">
        <w:fldChar w:fldCharType="begin">
          <w:fldData xml:space="preserve">PEVuZE5vdGU+PENpdGU+PEF1dGhvcj5IYW1tYW1pZWg8L0F1dGhvcj48WWVhcj4yMDEyPC9ZZWFy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</w:fldData>
        </w:fldChar>
      </w:r>
      <w:r w:rsidR="00B42174" w:rsidRPr="00D82ED4">
        <w:instrText xml:space="preserve"> ADDIN EN.CITE.DATA </w:instrText>
      </w:r>
      <w:r w:rsidR="00B42174" w:rsidRPr="00D82ED4">
        <w:fldChar w:fldCharType="end"/>
      </w:r>
      <w:r w:rsidR="00BE35D3" w:rsidRPr="00D82ED4">
        <w:fldChar w:fldCharType="separate"/>
      </w:r>
      <w:r w:rsidR="00B42174" w:rsidRPr="00D82ED4">
        <w:rPr>
          <w:noProof/>
          <w:vertAlign w:val="superscript"/>
        </w:rPr>
        <w:t>16</w:t>
      </w:r>
      <w:r w:rsidR="00BE35D3" w:rsidRPr="00D82ED4">
        <w:fldChar w:fldCharType="end"/>
      </w:r>
      <w:r w:rsidR="00DB213B" w:rsidRPr="00D82ED4">
        <w:t>.</w:t>
      </w:r>
      <w:r w:rsidR="001219B3" w:rsidRPr="00D82ED4">
        <w:t xml:space="preserve"> No perfusions are performed in our </w:t>
      </w:r>
      <w:proofErr w:type="gramStart"/>
      <w:r w:rsidR="001219B3" w:rsidRPr="00D82ED4">
        <w:t>lab</w:t>
      </w:r>
      <w:proofErr w:type="gramEnd"/>
      <w:r w:rsidR="001219B3" w:rsidRPr="00D82ED4">
        <w:t xml:space="preserve"> </w:t>
      </w:r>
      <w:r w:rsidR="00D24AD7" w:rsidRPr="00D82ED4">
        <w:t>but</w:t>
      </w:r>
      <w:r w:rsidR="001219B3" w:rsidRPr="00D82ED4">
        <w:t xml:space="preserve"> this protocol may be modified where perfusions to clear blood from the vasculature can be performed.</w:t>
      </w:r>
      <w:r w:rsidR="00327DD8" w:rsidRPr="00D82ED4">
        <w:t xml:space="preserve"> </w:t>
      </w:r>
      <w:r w:rsidR="008E3811" w:rsidRPr="00D82ED4">
        <w:t xml:space="preserve">All supplies required for </w:t>
      </w:r>
      <w:r w:rsidR="008D2324" w:rsidRPr="00D82ED4">
        <w:t xml:space="preserve">the </w:t>
      </w:r>
      <w:r w:rsidR="00830F47" w:rsidRPr="00D82ED4">
        <w:t xml:space="preserve">dissection </w:t>
      </w:r>
      <w:r w:rsidR="006B174B" w:rsidRPr="00D82ED4">
        <w:t xml:space="preserve">are </w:t>
      </w:r>
      <w:r w:rsidR="004C70F3" w:rsidRPr="00D82ED4">
        <w:t xml:space="preserve">listed in </w:t>
      </w:r>
      <w:r w:rsidR="008D2324" w:rsidRPr="00D82ED4">
        <w:t xml:space="preserve">the </w:t>
      </w:r>
      <w:r w:rsidR="004C70F3" w:rsidRPr="00D82ED4">
        <w:rPr>
          <w:b/>
          <w:bCs/>
        </w:rPr>
        <w:t>Table of Materials</w:t>
      </w:r>
      <w:r w:rsidR="009D016E" w:rsidRPr="00D82ED4">
        <w:t>.</w:t>
      </w:r>
      <w:r w:rsidR="008E3811" w:rsidRPr="00D82ED4">
        <w:t xml:space="preserve"> The dissection is subdivided into three components to include the removal of the brain,</w:t>
      </w:r>
      <w:r w:rsidR="008D2324" w:rsidRPr="00D82ED4">
        <w:t xml:space="preserve"> the</w:t>
      </w:r>
      <w:r w:rsidR="008E3811" w:rsidRPr="00D82ED4">
        <w:t xml:space="preserve"> removal of the pituitary</w:t>
      </w:r>
      <w:r w:rsidR="00D24AD7" w:rsidRPr="00D82ED4">
        <w:t xml:space="preserve"> gland</w:t>
      </w:r>
      <w:r w:rsidR="008E3811" w:rsidRPr="00D82ED4">
        <w:t xml:space="preserve"> and </w:t>
      </w:r>
      <w:r w:rsidR="008D2324" w:rsidRPr="00D82ED4">
        <w:t xml:space="preserve">the </w:t>
      </w:r>
      <w:r w:rsidR="008E3811" w:rsidRPr="00D82ED4">
        <w:t xml:space="preserve">brain dissection. </w:t>
      </w:r>
      <w:r w:rsidR="00DA4ED3" w:rsidRPr="00D82ED4">
        <w:t>The intent of brain tissue collec</w:t>
      </w:r>
      <w:r w:rsidR="009B3BDA" w:rsidRPr="00D82ED4">
        <w:t xml:space="preserve">tion is to process them </w:t>
      </w:r>
      <w:r w:rsidR="00DA4ED3" w:rsidRPr="00D82ED4">
        <w:t>for transcriptomic assays following RNA extractions. As soon as the brain region is dissected, we immediately</w:t>
      </w:r>
      <w:r w:rsidR="009B3BDA" w:rsidRPr="00D82ED4">
        <w:t xml:space="preserve"> transfer</w:t>
      </w:r>
      <w:r w:rsidR="00DA4ED3" w:rsidRPr="00D82ED4">
        <w:t xml:space="preserve"> </w:t>
      </w:r>
      <w:r w:rsidR="00A456CA" w:rsidRPr="00D82ED4">
        <w:t>each of th</w:t>
      </w:r>
      <w:r w:rsidR="006B174B" w:rsidRPr="00D82ED4">
        <w:t>e</w:t>
      </w:r>
      <w:r w:rsidR="00A456CA" w:rsidRPr="00D82ED4">
        <w:t xml:space="preserve"> brain region</w:t>
      </w:r>
      <w:r w:rsidR="006B174B" w:rsidRPr="00D82ED4">
        <w:t>s</w:t>
      </w:r>
      <w:r w:rsidR="00A456CA" w:rsidRPr="00D82ED4">
        <w:t xml:space="preserve"> into an already labeled freezer</w:t>
      </w:r>
      <w:r w:rsidR="009B3BDA" w:rsidRPr="00D82ED4">
        <w:t xml:space="preserve"> vial and store </w:t>
      </w:r>
      <w:r w:rsidR="00DA4ED3" w:rsidRPr="00D82ED4">
        <w:t xml:space="preserve">the </w:t>
      </w:r>
      <w:r w:rsidR="009B3BDA" w:rsidRPr="00D82ED4">
        <w:t>vial in</w:t>
      </w:r>
      <w:r w:rsidR="00DA4ED3" w:rsidRPr="00D82ED4">
        <w:t xml:space="preserve"> liquid </w:t>
      </w:r>
      <w:r w:rsidR="00D24AD7" w:rsidRPr="00D82ED4">
        <w:t>n</w:t>
      </w:r>
      <w:r w:rsidR="00DA4ED3" w:rsidRPr="00D82ED4">
        <w:t>itrogen</w:t>
      </w:r>
      <w:r w:rsidR="00A456CA" w:rsidRPr="00D82ED4">
        <w:t xml:space="preserve"> </w:t>
      </w:r>
      <w:r w:rsidR="009B3BDA" w:rsidRPr="00D82ED4">
        <w:t>or</w:t>
      </w:r>
      <w:r w:rsidR="00DA4ED3" w:rsidRPr="00D82ED4">
        <w:t xml:space="preserve"> -80</w:t>
      </w:r>
      <w:r w:rsidRPr="00D82ED4">
        <w:t xml:space="preserve"> </w:t>
      </w:r>
      <w:r w:rsidR="00A456CA" w:rsidRPr="00D82ED4">
        <w:t>°</w:t>
      </w:r>
      <w:r w:rsidR="00DA4ED3" w:rsidRPr="00D82ED4">
        <w:t>C</w:t>
      </w:r>
      <w:r w:rsidR="00A456CA" w:rsidRPr="00D82ED4">
        <w:t>.</w:t>
      </w:r>
      <w:r w:rsidR="00327DD8" w:rsidRPr="00D82ED4">
        <w:t xml:space="preserve"> </w:t>
      </w:r>
    </w:p>
    <w:p w14:paraId="2C940B3F" w14:textId="77777777" w:rsidR="008E3811" w:rsidRPr="00D82ED4" w:rsidRDefault="008E3811" w:rsidP="00D90447"/>
    <w:p w14:paraId="46802F93" w14:textId="639661AB" w:rsidR="008E3811" w:rsidRPr="00D82ED4" w:rsidRDefault="008E3811" w:rsidP="00D90447">
      <w:pPr>
        <w:pStyle w:val="ListParagraph"/>
        <w:numPr>
          <w:ilvl w:val="0"/>
          <w:numId w:val="34"/>
        </w:numPr>
        <w:ind w:left="0" w:firstLine="0"/>
        <w:rPr>
          <w:b/>
        </w:rPr>
      </w:pPr>
      <w:r w:rsidRPr="00D82ED4">
        <w:rPr>
          <w:b/>
        </w:rPr>
        <w:t xml:space="preserve">Mouse Brain Removal </w:t>
      </w:r>
    </w:p>
    <w:p w14:paraId="3EAE0361" w14:textId="77777777" w:rsidR="00BE35D3" w:rsidRPr="00D82ED4" w:rsidRDefault="00BE35D3" w:rsidP="00D90447"/>
    <w:p w14:paraId="34C46613" w14:textId="3188A1E5" w:rsidR="00A61351" w:rsidRPr="00D82ED4" w:rsidRDefault="00BE35D3" w:rsidP="00D90447">
      <w:pPr>
        <w:pStyle w:val="ListParagraph"/>
        <w:numPr>
          <w:ilvl w:val="1"/>
          <w:numId w:val="30"/>
        </w:numPr>
        <w:ind w:left="0" w:firstLine="0"/>
        <w:rPr>
          <w:b/>
          <w:bCs/>
        </w:rPr>
      </w:pPr>
      <w:r w:rsidRPr="00D82ED4">
        <w:rPr>
          <w:highlight w:val="yellow"/>
        </w:rPr>
        <w:t xml:space="preserve">Clamp the </w:t>
      </w:r>
      <w:r w:rsidR="008E3811" w:rsidRPr="00D82ED4">
        <w:rPr>
          <w:highlight w:val="yellow"/>
        </w:rPr>
        <w:t xml:space="preserve">maxilla of the decapitated head with a </w:t>
      </w:r>
      <w:r w:rsidR="005E2A8C" w:rsidRPr="00D82ED4">
        <w:rPr>
          <w:highlight w:val="yellow"/>
        </w:rPr>
        <w:t>hemostat (</w:t>
      </w:r>
      <w:r w:rsidR="005E2A8C" w:rsidRPr="00D82ED4">
        <w:rPr>
          <w:b/>
          <w:bCs/>
          <w:highlight w:val="yellow"/>
        </w:rPr>
        <w:t xml:space="preserve">Figure </w:t>
      </w:r>
      <w:r w:rsidR="00322E4A" w:rsidRPr="00D82ED4">
        <w:rPr>
          <w:b/>
          <w:bCs/>
          <w:highlight w:val="yellow"/>
        </w:rPr>
        <w:t>2</w:t>
      </w:r>
      <w:r w:rsidR="005E2A8C" w:rsidRPr="00D82ED4">
        <w:rPr>
          <w:b/>
          <w:bCs/>
          <w:highlight w:val="yellow"/>
        </w:rPr>
        <w:t>i</w:t>
      </w:r>
      <w:r w:rsidR="005E2A8C" w:rsidRPr="00D82ED4">
        <w:rPr>
          <w:highlight w:val="yellow"/>
        </w:rPr>
        <w:t>) and</w:t>
      </w:r>
      <w:r w:rsidR="00A61351" w:rsidRPr="00D82ED4">
        <w:rPr>
          <w:highlight w:val="yellow"/>
        </w:rPr>
        <w:t xml:space="preserve"> </w:t>
      </w:r>
      <w:r w:rsidR="00100812" w:rsidRPr="00D82ED4">
        <w:rPr>
          <w:highlight w:val="yellow"/>
        </w:rPr>
        <w:t xml:space="preserve">use </w:t>
      </w:r>
      <w:r w:rsidR="009163AF" w:rsidRPr="00D82ED4">
        <w:rPr>
          <w:highlight w:val="yellow"/>
        </w:rPr>
        <w:t>a gauze</w:t>
      </w:r>
      <w:r w:rsidR="008E3811" w:rsidRPr="00D82ED4">
        <w:rPr>
          <w:highlight w:val="yellow"/>
        </w:rPr>
        <w:t xml:space="preserve"> to reflect the scalp </w:t>
      </w:r>
      <w:r w:rsidR="00F267B8" w:rsidRPr="00D82ED4">
        <w:rPr>
          <w:highlight w:val="yellow"/>
        </w:rPr>
        <w:t xml:space="preserve">rostrally </w:t>
      </w:r>
      <w:r w:rsidR="00100812" w:rsidRPr="00D82ED4">
        <w:rPr>
          <w:highlight w:val="yellow"/>
        </w:rPr>
        <w:t xml:space="preserve">further creating </w:t>
      </w:r>
      <w:r w:rsidR="008E3811" w:rsidRPr="00D82ED4">
        <w:rPr>
          <w:highlight w:val="yellow"/>
        </w:rPr>
        <w:t>a dry field on the dorsum of skull</w:t>
      </w:r>
      <w:r w:rsidR="00322E4A" w:rsidRPr="00D82ED4">
        <w:t xml:space="preserve"> (</w:t>
      </w:r>
      <w:r w:rsidR="00322E4A" w:rsidRPr="00D82ED4">
        <w:rPr>
          <w:b/>
          <w:bCs/>
        </w:rPr>
        <w:t>Figure 2</w:t>
      </w:r>
      <w:r w:rsidR="005E2A8C" w:rsidRPr="00D82ED4">
        <w:rPr>
          <w:b/>
          <w:bCs/>
        </w:rPr>
        <w:t>ii</w:t>
      </w:r>
      <w:r w:rsidR="009163AF" w:rsidRPr="00D82ED4">
        <w:t xml:space="preserve">). </w:t>
      </w:r>
    </w:p>
    <w:p w14:paraId="61B7A76E" w14:textId="77777777" w:rsidR="00D74C0B" w:rsidRPr="00D82ED4" w:rsidRDefault="00D74C0B" w:rsidP="00D90447">
      <w:pPr>
        <w:pStyle w:val="ListParagraph"/>
        <w:ind w:left="0"/>
        <w:rPr>
          <w:b/>
          <w:bCs/>
        </w:rPr>
      </w:pPr>
    </w:p>
    <w:p w14:paraId="6D8CA577" w14:textId="427E7709" w:rsidR="00100812" w:rsidRPr="00D82ED4" w:rsidRDefault="00100812" w:rsidP="00D90447">
      <w:pPr>
        <w:pStyle w:val="ListParagraph"/>
        <w:numPr>
          <w:ilvl w:val="1"/>
          <w:numId w:val="30"/>
        </w:numPr>
        <w:ind w:left="0" w:firstLine="0"/>
        <w:rPr>
          <w:highlight w:val="yellow"/>
        </w:rPr>
      </w:pPr>
      <w:r w:rsidRPr="00D82ED4">
        <w:rPr>
          <w:bCs/>
          <w:highlight w:val="yellow"/>
        </w:rPr>
        <w:t>Insert the</w:t>
      </w:r>
      <w:r w:rsidR="00A456CA" w:rsidRPr="00D82ED4">
        <w:rPr>
          <w:bCs/>
          <w:highlight w:val="yellow"/>
        </w:rPr>
        <w:t xml:space="preserve"> </w:t>
      </w:r>
      <w:r w:rsidRPr="00D82ED4">
        <w:rPr>
          <w:bCs/>
          <w:highlight w:val="yellow"/>
        </w:rPr>
        <w:t>f</w:t>
      </w:r>
      <w:r w:rsidR="008E3811" w:rsidRPr="00D82ED4">
        <w:rPr>
          <w:highlight w:val="yellow"/>
        </w:rPr>
        <w:t>ine curved scissors into the foramen magnum</w:t>
      </w:r>
      <w:r w:rsidRPr="00D82ED4">
        <w:rPr>
          <w:highlight w:val="yellow"/>
        </w:rPr>
        <w:t xml:space="preserve"> to separate the adhering meninges. Here</w:t>
      </w:r>
      <w:r w:rsidR="006B174B" w:rsidRPr="00D82ED4">
        <w:rPr>
          <w:highlight w:val="yellow"/>
        </w:rPr>
        <w:t>,</w:t>
      </w:r>
      <w:r w:rsidRPr="00D82ED4">
        <w:rPr>
          <w:highlight w:val="yellow"/>
        </w:rPr>
        <w:t xml:space="preserve"> </w:t>
      </w:r>
      <w:r w:rsidR="00D74C0B" w:rsidRPr="00D82ED4">
        <w:rPr>
          <w:highlight w:val="yellow"/>
        </w:rPr>
        <w:t xml:space="preserve">insert </w:t>
      </w:r>
      <w:r w:rsidRPr="00D82ED4">
        <w:rPr>
          <w:highlight w:val="yellow"/>
        </w:rPr>
        <w:t xml:space="preserve">the scissors at the </w:t>
      </w:r>
      <w:r w:rsidR="008E3811" w:rsidRPr="00D82ED4">
        <w:rPr>
          <w:highlight w:val="yellow"/>
        </w:rPr>
        <w:t xml:space="preserve">opening </w:t>
      </w:r>
      <w:r w:rsidRPr="00D82ED4">
        <w:rPr>
          <w:highlight w:val="yellow"/>
        </w:rPr>
        <w:t>on the</w:t>
      </w:r>
      <w:r w:rsidR="008E3811" w:rsidRPr="00D82ED4">
        <w:rPr>
          <w:highlight w:val="yellow"/>
        </w:rPr>
        <w:t xml:space="preserve"> base of skull where the spinal cord passes</w:t>
      </w:r>
      <w:r w:rsidRPr="00D82ED4">
        <w:rPr>
          <w:highlight w:val="yellow"/>
        </w:rPr>
        <w:t xml:space="preserve"> with the</w:t>
      </w:r>
      <w:r w:rsidR="008E3811" w:rsidRPr="00D82ED4">
        <w:rPr>
          <w:highlight w:val="yellow"/>
        </w:rPr>
        <w:t xml:space="preserve"> blade pointing vertically (12 o’clock</w:t>
      </w:r>
      <w:r w:rsidRPr="00D82ED4">
        <w:rPr>
          <w:highlight w:val="yellow"/>
        </w:rPr>
        <w:t xml:space="preserve"> position</w:t>
      </w:r>
      <w:r w:rsidR="008E3811" w:rsidRPr="00D82ED4">
        <w:rPr>
          <w:highlight w:val="yellow"/>
        </w:rPr>
        <w:t>), but parallel to and pressing against the interior surface of</w:t>
      </w:r>
      <w:r w:rsidR="008D2324" w:rsidRPr="00D82ED4">
        <w:rPr>
          <w:highlight w:val="yellow"/>
        </w:rPr>
        <w:t xml:space="preserve"> the</w:t>
      </w:r>
      <w:r w:rsidR="008E3811" w:rsidRPr="00D82ED4">
        <w:rPr>
          <w:highlight w:val="yellow"/>
        </w:rPr>
        <w:t xml:space="preserve"> basal plate bone (i.e., occipital squama) and rotat</w:t>
      </w:r>
      <w:r w:rsidRPr="00D82ED4">
        <w:rPr>
          <w:highlight w:val="yellow"/>
        </w:rPr>
        <w:t>ing</w:t>
      </w:r>
      <w:r w:rsidR="008E3811" w:rsidRPr="00D82ED4">
        <w:rPr>
          <w:highlight w:val="yellow"/>
        </w:rPr>
        <w:t xml:space="preserve"> the blade forty-five</w:t>
      </w:r>
      <w:r w:rsidR="009F0C68" w:rsidRPr="00D82ED4">
        <w:t>°</w:t>
      </w:r>
      <w:r w:rsidR="008E3811" w:rsidRPr="00D82ED4">
        <w:rPr>
          <w:highlight w:val="yellow"/>
        </w:rPr>
        <w:t xml:space="preserve"> to the left side and then to the right side.</w:t>
      </w:r>
    </w:p>
    <w:p w14:paraId="07FD67DC" w14:textId="77777777" w:rsidR="00D74C0B" w:rsidRPr="00D82ED4" w:rsidRDefault="00D74C0B" w:rsidP="00D90447">
      <w:pPr>
        <w:pStyle w:val="ListParagraph"/>
        <w:ind w:left="0"/>
        <w:rPr>
          <w:highlight w:val="yellow"/>
        </w:rPr>
      </w:pPr>
    </w:p>
    <w:p w14:paraId="47B4B9C5" w14:textId="65831D2C" w:rsidR="00100812" w:rsidRPr="00D82ED4" w:rsidRDefault="008E3811" w:rsidP="00D90447">
      <w:pPr>
        <w:pStyle w:val="ListParagraph"/>
        <w:numPr>
          <w:ilvl w:val="1"/>
          <w:numId w:val="30"/>
        </w:numPr>
        <w:ind w:left="0" w:firstLine="0"/>
        <w:rPr>
          <w:highlight w:val="yellow"/>
        </w:rPr>
      </w:pPr>
      <w:r w:rsidRPr="00D82ED4">
        <w:lastRenderedPageBreak/>
        <w:t xml:space="preserve"> </w:t>
      </w:r>
      <w:r w:rsidR="00100812" w:rsidRPr="00D82ED4">
        <w:t>Continue to</w:t>
      </w:r>
      <w:r w:rsidRPr="00D82ED4">
        <w:t xml:space="preserve"> rotate the wrist to pry off the basal plate bone that will snip up the middle of the bone continuing into the occipital bone and intraparietal bones prying the bones left and right until they are removed. </w:t>
      </w:r>
      <w:r w:rsidR="00100812" w:rsidRPr="00D82ED4">
        <w:t xml:space="preserve">In a similar fashion, </w:t>
      </w:r>
      <w:r w:rsidRPr="00D82ED4">
        <w:rPr>
          <w:highlight w:val="yellow"/>
        </w:rPr>
        <w:t>remove the occipital bone and</w:t>
      </w:r>
      <w:r w:rsidR="008D2324" w:rsidRPr="00D82ED4">
        <w:rPr>
          <w:highlight w:val="yellow"/>
        </w:rPr>
        <w:t xml:space="preserve"> the</w:t>
      </w:r>
      <w:r w:rsidRPr="00D82ED4">
        <w:rPr>
          <w:highlight w:val="yellow"/>
        </w:rPr>
        <w:t xml:space="preserve"> intraparietal bone to expose the cerebellum.</w:t>
      </w:r>
      <w:r w:rsidR="00327DD8" w:rsidRPr="00D82ED4">
        <w:rPr>
          <w:b/>
          <w:bCs/>
          <w:highlight w:val="yellow"/>
        </w:rPr>
        <w:t xml:space="preserve"> </w:t>
      </w:r>
    </w:p>
    <w:p w14:paraId="720307B5" w14:textId="77777777" w:rsidR="00D74C0B" w:rsidRPr="00D82ED4" w:rsidRDefault="00D74C0B" w:rsidP="00D90447">
      <w:pPr>
        <w:pStyle w:val="ListParagraph"/>
        <w:ind w:left="0"/>
        <w:rPr>
          <w:highlight w:val="yellow"/>
        </w:rPr>
      </w:pPr>
    </w:p>
    <w:p w14:paraId="7B479800" w14:textId="52AAD628" w:rsidR="00620F6F" w:rsidRPr="00D82ED4" w:rsidRDefault="00D74C0B" w:rsidP="00D90447">
      <w:pPr>
        <w:pStyle w:val="ListParagraph"/>
        <w:ind w:left="0"/>
      </w:pPr>
      <w:r w:rsidRPr="00D82ED4">
        <w:t>NOTE:</w:t>
      </w:r>
      <w:r w:rsidRPr="00D82ED4">
        <w:rPr>
          <w:bCs/>
        </w:rPr>
        <w:t xml:space="preserve"> </w:t>
      </w:r>
      <w:r w:rsidR="00620F6F" w:rsidRPr="00D82ED4">
        <w:rPr>
          <w:bCs/>
        </w:rPr>
        <w:t xml:space="preserve">At this point, the hollow bony structure called </w:t>
      </w:r>
      <w:r w:rsidR="00620F6F" w:rsidRPr="00D82ED4">
        <w:t xml:space="preserve">the tympanic bullae, </w:t>
      </w:r>
      <w:r w:rsidR="00620F6F" w:rsidRPr="00D82ED4">
        <w:rPr>
          <w:bCs/>
        </w:rPr>
        <w:t xml:space="preserve">on </w:t>
      </w:r>
      <w:r w:rsidR="008D2324" w:rsidRPr="00D82ED4">
        <w:rPr>
          <w:bCs/>
        </w:rPr>
        <w:t xml:space="preserve">the </w:t>
      </w:r>
      <w:r w:rsidR="00620F6F" w:rsidRPr="00D82ED4">
        <w:rPr>
          <w:bCs/>
        </w:rPr>
        <w:t xml:space="preserve">ventral </w:t>
      </w:r>
      <w:r w:rsidR="00620F6F" w:rsidRPr="00D82ED4">
        <w:t xml:space="preserve">posterior portion of the skull that encloses parts of the middle and inner ear, </w:t>
      </w:r>
      <w:r w:rsidR="004003D3" w:rsidRPr="00D82ED4">
        <w:t xml:space="preserve">can </w:t>
      </w:r>
      <w:r w:rsidR="00A456CA" w:rsidRPr="00D82ED4">
        <w:t>be removed</w:t>
      </w:r>
      <w:r w:rsidR="00620F6F" w:rsidRPr="00D82ED4">
        <w:rPr>
          <w:bCs/>
        </w:rPr>
        <w:t xml:space="preserve"> u</w:t>
      </w:r>
      <w:r w:rsidR="008E3811" w:rsidRPr="00D82ED4">
        <w:rPr>
          <w:bCs/>
        </w:rPr>
        <w:t xml:space="preserve">nless </w:t>
      </w:r>
      <w:r w:rsidR="00620F6F" w:rsidRPr="00D82ED4">
        <w:rPr>
          <w:bCs/>
        </w:rPr>
        <w:t xml:space="preserve">one is </w:t>
      </w:r>
      <w:r w:rsidR="008E3811" w:rsidRPr="00D82ED4">
        <w:rPr>
          <w:bCs/>
        </w:rPr>
        <w:t>dissecting the posterior and anterior</w:t>
      </w:r>
      <w:r w:rsidR="0001757C" w:rsidRPr="00D82ED4">
        <w:rPr>
          <w:bCs/>
        </w:rPr>
        <w:t xml:space="preserve"> lobes of</w:t>
      </w:r>
      <w:r w:rsidR="008E3811" w:rsidRPr="00D82ED4">
        <w:rPr>
          <w:bCs/>
        </w:rPr>
        <w:t xml:space="preserve"> pituitaries</w:t>
      </w:r>
      <w:r w:rsidR="005E2A8C" w:rsidRPr="00D82ED4">
        <w:rPr>
          <w:bCs/>
        </w:rPr>
        <w:t xml:space="preserve"> that </w:t>
      </w:r>
      <w:r w:rsidR="008E3811" w:rsidRPr="00D82ED4">
        <w:t>is a hollow bony structure on the v</w:t>
      </w:r>
      <w:r w:rsidR="00322E4A" w:rsidRPr="00D82ED4">
        <w:t>entral side (</w:t>
      </w:r>
      <w:r w:rsidR="00322E4A" w:rsidRPr="00D82ED4">
        <w:rPr>
          <w:b/>
          <w:bCs/>
        </w:rPr>
        <w:t>Figure 2</w:t>
      </w:r>
      <w:r w:rsidR="005E2A8C" w:rsidRPr="00D82ED4">
        <w:rPr>
          <w:b/>
          <w:bCs/>
        </w:rPr>
        <w:t>iii</w:t>
      </w:r>
      <w:r w:rsidR="005E2A8C" w:rsidRPr="00D82ED4">
        <w:t>).</w:t>
      </w:r>
      <w:r w:rsidR="00327DD8" w:rsidRPr="00D82ED4">
        <w:t xml:space="preserve"> </w:t>
      </w:r>
    </w:p>
    <w:p w14:paraId="15AF4826" w14:textId="77777777" w:rsidR="00D74C0B" w:rsidRPr="00D82ED4" w:rsidRDefault="00D74C0B" w:rsidP="00D90447">
      <w:pPr>
        <w:pStyle w:val="ListParagraph"/>
        <w:ind w:left="0"/>
      </w:pPr>
    </w:p>
    <w:p w14:paraId="049F2540" w14:textId="6DEF1C5E" w:rsidR="000E01B2" w:rsidRPr="00D82ED4" w:rsidRDefault="00231B7C" w:rsidP="00D90447">
      <w:pPr>
        <w:pStyle w:val="ListParagraph"/>
        <w:numPr>
          <w:ilvl w:val="1"/>
          <w:numId w:val="30"/>
        </w:numPr>
        <w:ind w:left="0" w:firstLine="0"/>
      </w:pPr>
      <w:r w:rsidRPr="00D82ED4">
        <w:t>Remove the m</w:t>
      </w:r>
      <w:r w:rsidR="008E3811" w:rsidRPr="00D82ED4">
        <w:t xml:space="preserve">uscle attachments to the temporal ridge </w:t>
      </w:r>
      <w:r w:rsidRPr="00D82ED4">
        <w:t xml:space="preserve">using </w:t>
      </w:r>
      <w:r w:rsidR="008D2324" w:rsidRPr="00D82ED4">
        <w:t xml:space="preserve">a </w:t>
      </w:r>
      <w:r w:rsidR="008E3811" w:rsidRPr="00D82ED4">
        <w:t>curved sharp scissor blade</w:t>
      </w:r>
      <w:r w:rsidR="000E01B2" w:rsidRPr="00D82ED4">
        <w:t>.</w:t>
      </w:r>
      <w:r w:rsidR="008E3811" w:rsidRPr="00D82ED4">
        <w:t xml:space="preserve"> </w:t>
      </w:r>
      <w:r w:rsidR="000E01B2" w:rsidRPr="00D82ED4">
        <w:t xml:space="preserve">Place one </w:t>
      </w:r>
      <w:r w:rsidR="008E3811" w:rsidRPr="00D82ED4">
        <w:t>limb of</w:t>
      </w:r>
      <w:r w:rsidR="008D2324" w:rsidRPr="00D82ED4">
        <w:t xml:space="preserve"> the</w:t>
      </w:r>
      <w:r w:rsidR="008E3811" w:rsidRPr="00D82ED4">
        <w:t xml:space="preserve"> curved sharp scissors under the lambdoid suture </w:t>
      </w:r>
      <w:proofErr w:type="gramStart"/>
      <w:r w:rsidR="008E3811" w:rsidRPr="00D82ED4">
        <w:t xml:space="preserve">penetrating </w:t>
      </w:r>
      <w:r w:rsidR="000E01B2" w:rsidRPr="00D82ED4">
        <w:t>into</w:t>
      </w:r>
      <w:proofErr w:type="gramEnd"/>
      <w:r w:rsidR="000E01B2" w:rsidRPr="00D82ED4">
        <w:t xml:space="preserve"> </w:t>
      </w:r>
      <w:r w:rsidR="008E3811" w:rsidRPr="00D82ED4">
        <w:t>the junction of the transverse and sagittal sinuses</w:t>
      </w:r>
      <w:r w:rsidR="00322E4A" w:rsidRPr="00D82ED4">
        <w:t xml:space="preserve"> (</w:t>
      </w:r>
      <w:r w:rsidR="00322E4A" w:rsidRPr="00D82ED4">
        <w:rPr>
          <w:b/>
          <w:bCs/>
        </w:rPr>
        <w:t>Figure 2</w:t>
      </w:r>
      <w:r w:rsidR="005E2A8C" w:rsidRPr="00D82ED4">
        <w:rPr>
          <w:b/>
          <w:bCs/>
        </w:rPr>
        <w:t>iv</w:t>
      </w:r>
      <w:r w:rsidR="005E2A8C" w:rsidRPr="00D82ED4">
        <w:t>)</w:t>
      </w:r>
      <w:r w:rsidR="008E3811" w:rsidRPr="00D82ED4">
        <w:t>.</w:t>
      </w:r>
    </w:p>
    <w:p w14:paraId="09202D60" w14:textId="77777777" w:rsidR="00D74C0B" w:rsidRPr="00D82ED4" w:rsidRDefault="00D74C0B" w:rsidP="00D90447">
      <w:pPr>
        <w:pStyle w:val="ListParagraph"/>
        <w:ind w:left="0"/>
      </w:pPr>
    </w:p>
    <w:p w14:paraId="6864B56E" w14:textId="44F67CBE" w:rsidR="00F83B79" w:rsidRPr="00D82ED4" w:rsidRDefault="000E01B2" w:rsidP="00D90447">
      <w:pPr>
        <w:pStyle w:val="ListParagraph"/>
        <w:numPr>
          <w:ilvl w:val="1"/>
          <w:numId w:val="30"/>
        </w:numPr>
        <w:ind w:left="0" w:firstLine="0"/>
      </w:pPr>
      <w:r w:rsidRPr="00D82ED4">
        <w:rPr>
          <w:highlight w:val="yellow"/>
        </w:rPr>
        <w:t xml:space="preserve">Advance the </w:t>
      </w:r>
      <w:r w:rsidR="008E3811" w:rsidRPr="00D82ED4">
        <w:rPr>
          <w:highlight w:val="yellow"/>
        </w:rPr>
        <w:t>scissors rostral</w:t>
      </w:r>
      <w:r w:rsidR="0001757C" w:rsidRPr="00D82ED4">
        <w:rPr>
          <w:highlight w:val="yellow"/>
        </w:rPr>
        <w:t>ly</w:t>
      </w:r>
      <w:r w:rsidR="008E3811" w:rsidRPr="00D82ED4">
        <w:rPr>
          <w:highlight w:val="yellow"/>
        </w:rPr>
        <w:t xml:space="preserve"> along the midsagittal suture up to the </w:t>
      </w:r>
      <w:r w:rsidR="00A456CA" w:rsidRPr="00D82ED4">
        <w:rPr>
          <w:highlight w:val="yellow"/>
        </w:rPr>
        <w:t>bregma and</w:t>
      </w:r>
      <w:r w:rsidR="00F83B79" w:rsidRPr="00D82ED4">
        <w:rPr>
          <w:highlight w:val="yellow"/>
        </w:rPr>
        <w:t xml:space="preserve"> </w:t>
      </w:r>
      <w:r w:rsidR="008E3811" w:rsidRPr="00D82ED4">
        <w:rPr>
          <w:highlight w:val="yellow"/>
        </w:rPr>
        <w:t>cu</w:t>
      </w:r>
      <w:r w:rsidR="00F83B79" w:rsidRPr="00D82ED4">
        <w:rPr>
          <w:highlight w:val="yellow"/>
        </w:rPr>
        <w:t xml:space="preserve">t it very </w:t>
      </w:r>
      <w:r w:rsidR="00A456CA" w:rsidRPr="00D82ED4">
        <w:rPr>
          <w:highlight w:val="yellow"/>
        </w:rPr>
        <w:t>gently while</w:t>
      </w:r>
      <w:r w:rsidR="008E3811" w:rsidRPr="00D82ED4">
        <w:rPr>
          <w:highlight w:val="yellow"/>
        </w:rPr>
        <w:t xml:space="preserve"> </w:t>
      </w:r>
      <w:r w:rsidR="00F83B79" w:rsidRPr="00D82ED4">
        <w:rPr>
          <w:highlight w:val="yellow"/>
        </w:rPr>
        <w:t xml:space="preserve">carefully </w:t>
      </w:r>
      <w:r w:rsidR="008E3811" w:rsidRPr="00D82ED4">
        <w:rPr>
          <w:highlight w:val="yellow"/>
        </w:rPr>
        <w:t>lifting upward to avoid laceration of cerebral cortices</w:t>
      </w:r>
      <w:r w:rsidR="00F83B79" w:rsidRPr="00D82ED4">
        <w:rPr>
          <w:highlight w:val="yellow"/>
        </w:rPr>
        <w:t xml:space="preserve">. </w:t>
      </w:r>
      <w:r w:rsidR="00D74C0B" w:rsidRPr="00D82ED4">
        <w:rPr>
          <w:highlight w:val="yellow"/>
        </w:rPr>
        <w:t>T</w:t>
      </w:r>
      <w:r w:rsidR="00F83B79" w:rsidRPr="00D82ED4">
        <w:rPr>
          <w:highlight w:val="yellow"/>
        </w:rPr>
        <w:t xml:space="preserve">his is </w:t>
      </w:r>
      <w:r w:rsidR="003C76E7" w:rsidRPr="00D82ED4">
        <w:rPr>
          <w:highlight w:val="yellow"/>
        </w:rPr>
        <w:t>a critical</w:t>
      </w:r>
      <w:r w:rsidR="008E3811" w:rsidRPr="00D82ED4">
        <w:rPr>
          <w:highlight w:val="yellow"/>
        </w:rPr>
        <w:t xml:space="preserve"> step in the procedure</w:t>
      </w:r>
      <w:r w:rsidR="00322E4A" w:rsidRPr="00D82ED4">
        <w:t xml:space="preserve"> (</w:t>
      </w:r>
      <w:r w:rsidR="00322E4A" w:rsidRPr="00D82ED4">
        <w:rPr>
          <w:b/>
          <w:bCs/>
        </w:rPr>
        <w:t>Figure 2</w:t>
      </w:r>
      <w:r w:rsidR="005E2A8C" w:rsidRPr="00D82ED4">
        <w:rPr>
          <w:b/>
          <w:bCs/>
        </w:rPr>
        <w:t>v</w:t>
      </w:r>
      <w:r w:rsidR="005E2A8C" w:rsidRPr="00D82ED4">
        <w:t>).</w:t>
      </w:r>
    </w:p>
    <w:p w14:paraId="47639F52" w14:textId="77777777" w:rsidR="00D74C0B" w:rsidRPr="00D82ED4" w:rsidRDefault="00D74C0B" w:rsidP="00D90447">
      <w:pPr>
        <w:pStyle w:val="ListParagraph"/>
        <w:ind w:left="0"/>
      </w:pPr>
    </w:p>
    <w:p w14:paraId="7A912B1A" w14:textId="6A67DC5D" w:rsidR="008E3811" w:rsidRPr="00D82ED4" w:rsidRDefault="008E3811" w:rsidP="00D90447">
      <w:pPr>
        <w:pStyle w:val="ListParagraph"/>
        <w:numPr>
          <w:ilvl w:val="1"/>
          <w:numId w:val="30"/>
        </w:numPr>
        <w:ind w:left="0" w:firstLine="0"/>
      </w:pPr>
      <w:r w:rsidRPr="00D82ED4">
        <w:rPr>
          <w:highlight w:val="yellow"/>
        </w:rPr>
        <w:t>At this step, parietal bone</w:t>
      </w:r>
      <w:r w:rsidR="006D7CD6" w:rsidRPr="00D82ED4">
        <w:rPr>
          <w:highlight w:val="yellow"/>
        </w:rPr>
        <w:t>s are lifted</w:t>
      </w:r>
      <w:r w:rsidR="00EC7827" w:rsidRPr="00D82ED4">
        <w:rPr>
          <w:highlight w:val="yellow"/>
        </w:rPr>
        <w:t xml:space="preserve"> and rotated </w:t>
      </w:r>
      <w:r w:rsidR="004003D3" w:rsidRPr="00D82ED4">
        <w:rPr>
          <w:highlight w:val="yellow"/>
        </w:rPr>
        <w:t xml:space="preserve">thus </w:t>
      </w:r>
      <w:r w:rsidRPr="00D82ED4">
        <w:rPr>
          <w:highlight w:val="yellow"/>
        </w:rPr>
        <w:t>scraping the inner surface of the bone to identify and cut remaining meningeal attachments</w:t>
      </w:r>
      <w:r w:rsidR="004003D3" w:rsidRPr="00D82ED4">
        <w:rPr>
          <w:highlight w:val="yellow"/>
        </w:rPr>
        <w:t>.</w:t>
      </w:r>
      <w:r w:rsidRPr="00D82ED4">
        <w:t xml:space="preserve"> </w:t>
      </w:r>
      <w:r w:rsidR="00D00DFC" w:rsidRPr="00D82ED4">
        <w:t>Grasp</w:t>
      </w:r>
      <w:r w:rsidR="00A456CA" w:rsidRPr="00D82ED4">
        <w:t xml:space="preserve"> </w:t>
      </w:r>
      <w:r w:rsidR="00D00DFC" w:rsidRPr="00D82ED4">
        <w:t>the</w:t>
      </w:r>
      <w:r w:rsidRPr="00D82ED4">
        <w:t xml:space="preserve"> temporal bone prying outwardly, away from brain. </w:t>
      </w:r>
      <w:r w:rsidR="00D00DFC" w:rsidRPr="00D82ED4">
        <w:t xml:space="preserve">Remove the </w:t>
      </w:r>
      <w:r w:rsidRPr="00D82ED4">
        <w:t xml:space="preserve">frontal </w:t>
      </w:r>
      <w:r w:rsidR="007A1FEE" w:rsidRPr="00D82ED4">
        <w:t>bone from</w:t>
      </w:r>
      <w:r w:rsidR="00D00DFC" w:rsidRPr="00D82ED4">
        <w:t xml:space="preserve"> each side using</w:t>
      </w:r>
      <w:r w:rsidRPr="00D82ED4">
        <w:t xml:space="preserve"> curved scissors or a rongeur into the orbit and cutting coronally at a right angle to the orbital ridge, but no further than the midline</w:t>
      </w:r>
      <w:r w:rsidR="005E2A8C" w:rsidRPr="00D82ED4">
        <w:t xml:space="preserve"> (</w:t>
      </w:r>
      <w:r w:rsidR="005E2A8C" w:rsidRPr="00D82ED4">
        <w:rPr>
          <w:b/>
          <w:bCs/>
        </w:rPr>
        <w:t xml:space="preserve">Figure </w:t>
      </w:r>
      <w:r w:rsidR="00322E4A" w:rsidRPr="00D82ED4">
        <w:rPr>
          <w:b/>
          <w:bCs/>
        </w:rPr>
        <w:t>2</w:t>
      </w:r>
      <w:r w:rsidR="005E2A8C" w:rsidRPr="00D82ED4">
        <w:rPr>
          <w:b/>
          <w:bCs/>
        </w:rPr>
        <w:t>vii</w:t>
      </w:r>
      <w:r w:rsidR="005E2A8C" w:rsidRPr="00D82ED4">
        <w:t>).</w:t>
      </w:r>
    </w:p>
    <w:p w14:paraId="2D7DDD7D" w14:textId="77777777" w:rsidR="00D74C0B" w:rsidRPr="00D82ED4" w:rsidRDefault="00D74C0B" w:rsidP="00D90447">
      <w:pPr>
        <w:pStyle w:val="ListParagraph"/>
        <w:ind w:left="0"/>
      </w:pPr>
    </w:p>
    <w:p w14:paraId="2E2F8519" w14:textId="65C28A69" w:rsidR="00A456CA" w:rsidRPr="00D82ED4" w:rsidRDefault="00990223" w:rsidP="00D90447">
      <w:pPr>
        <w:pStyle w:val="ListParagraph"/>
        <w:numPr>
          <w:ilvl w:val="1"/>
          <w:numId w:val="30"/>
        </w:numPr>
        <w:ind w:left="0" w:firstLine="0"/>
      </w:pPr>
      <w:r w:rsidRPr="00D82ED4">
        <w:rPr>
          <w:highlight w:val="yellow"/>
        </w:rPr>
        <w:t xml:space="preserve">Make two cuts </w:t>
      </w:r>
      <w:r w:rsidR="008E3811" w:rsidRPr="00D82ED4">
        <w:rPr>
          <w:highlight w:val="yellow"/>
        </w:rPr>
        <w:t xml:space="preserve">parallel and about 4 </w:t>
      </w:r>
      <w:r w:rsidR="005E2A8C" w:rsidRPr="00D82ED4">
        <w:rPr>
          <w:highlight w:val="yellow"/>
        </w:rPr>
        <w:t>mm apart</w:t>
      </w:r>
      <w:r w:rsidR="00322E4A" w:rsidRPr="00D82ED4">
        <w:rPr>
          <w:highlight w:val="yellow"/>
        </w:rPr>
        <w:t xml:space="preserve"> in the sagittal plane</w:t>
      </w:r>
      <w:r w:rsidR="00322E4A" w:rsidRPr="00D82ED4">
        <w:t xml:space="preserve"> (</w:t>
      </w:r>
      <w:r w:rsidR="00322E4A" w:rsidRPr="00D82ED4">
        <w:rPr>
          <w:b/>
          <w:bCs/>
        </w:rPr>
        <w:t>Figure 2</w:t>
      </w:r>
      <w:r w:rsidR="005E2A8C" w:rsidRPr="00D82ED4">
        <w:rPr>
          <w:b/>
          <w:bCs/>
        </w:rPr>
        <w:t>viii</w:t>
      </w:r>
      <w:r w:rsidR="005E2A8C" w:rsidRPr="00D82ED4">
        <w:t>).</w:t>
      </w:r>
    </w:p>
    <w:p w14:paraId="7344C5FE" w14:textId="77777777" w:rsidR="00D74C0B" w:rsidRPr="00D82ED4" w:rsidRDefault="00D74C0B" w:rsidP="00D90447">
      <w:pPr>
        <w:pStyle w:val="ListParagraph"/>
        <w:ind w:left="0"/>
      </w:pPr>
    </w:p>
    <w:p w14:paraId="255DA89A" w14:textId="5895AFC8" w:rsidR="00D74C0B" w:rsidRPr="00D82ED4" w:rsidRDefault="00D74C0B" w:rsidP="00D90447">
      <w:pPr>
        <w:pStyle w:val="ListParagraph"/>
        <w:ind w:left="0"/>
      </w:pPr>
      <w:r w:rsidRPr="00D82ED4">
        <w:t>NOTE:</w:t>
      </w:r>
      <w:r w:rsidR="00990223" w:rsidRPr="00D82ED4">
        <w:t xml:space="preserve"> </w:t>
      </w:r>
      <w:r w:rsidRPr="00D82ED4">
        <w:t>Do not</w:t>
      </w:r>
      <w:r w:rsidR="00A456CA" w:rsidRPr="00D82ED4">
        <w:t xml:space="preserve"> cut</w:t>
      </w:r>
      <w:r w:rsidR="008E3811" w:rsidRPr="00D82ED4">
        <w:t xml:space="preserve"> both sides with one single stroke.</w:t>
      </w:r>
    </w:p>
    <w:p w14:paraId="51F8CA69" w14:textId="77777777" w:rsidR="00D74C0B" w:rsidRPr="00D82ED4" w:rsidRDefault="00D74C0B" w:rsidP="00D90447">
      <w:pPr>
        <w:pStyle w:val="ListParagraph"/>
        <w:ind w:left="0"/>
      </w:pPr>
    </w:p>
    <w:p w14:paraId="79959C6C" w14:textId="38D11955" w:rsidR="003C76E7" w:rsidRPr="00D82ED4" w:rsidRDefault="007A1FEE" w:rsidP="00D90447">
      <w:pPr>
        <w:pStyle w:val="ListParagraph"/>
        <w:numPr>
          <w:ilvl w:val="1"/>
          <w:numId w:val="30"/>
        </w:numPr>
        <w:ind w:left="0" w:firstLine="0"/>
      </w:pPr>
      <w:r w:rsidRPr="00D82ED4">
        <w:rPr>
          <w:highlight w:val="yellow"/>
        </w:rPr>
        <w:t>Remove the f</w:t>
      </w:r>
      <w:r w:rsidR="008E3811" w:rsidRPr="00D82ED4">
        <w:rPr>
          <w:highlight w:val="yellow"/>
        </w:rPr>
        <w:t>ragments of the frontal bone avoid</w:t>
      </w:r>
      <w:r w:rsidRPr="00D82ED4">
        <w:rPr>
          <w:highlight w:val="yellow"/>
        </w:rPr>
        <w:t>ing</w:t>
      </w:r>
      <w:r w:rsidR="008E3811" w:rsidRPr="00D82ED4">
        <w:rPr>
          <w:highlight w:val="yellow"/>
        </w:rPr>
        <w:t xml:space="preserve"> lacerating the brain surface</w:t>
      </w:r>
      <w:r w:rsidR="00322E4A" w:rsidRPr="00D82ED4">
        <w:t xml:space="preserve"> (</w:t>
      </w:r>
      <w:r w:rsidR="00322E4A" w:rsidRPr="00D82ED4">
        <w:rPr>
          <w:b/>
          <w:bCs/>
        </w:rPr>
        <w:t>Figure 2</w:t>
      </w:r>
      <w:r w:rsidR="005E2A8C" w:rsidRPr="00D82ED4">
        <w:rPr>
          <w:b/>
          <w:bCs/>
        </w:rPr>
        <w:t>ix</w:t>
      </w:r>
      <w:r w:rsidR="005E2A8C" w:rsidRPr="00D82ED4">
        <w:t>)</w:t>
      </w:r>
      <w:r w:rsidR="008E3811" w:rsidRPr="00D82ED4">
        <w:t xml:space="preserve">. </w:t>
      </w:r>
      <w:r w:rsidRPr="00D82ED4">
        <w:t>At this point,</w:t>
      </w:r>
      <w:r w:rsidR="008E3811" w:rsidRPr="00D82ED4">
        <w:t xml:space="preserve"> cut the dura mater</w:t>
      </w:r>
      <w:r w:rsidRPr="00D82ED4">
        <w:t xml:space="preserve"> using the </w:t>
      </w:r>
      <w:r w:rsidR="00A456CA" w:rsidRPr="00D82ED4">
        <w:t>scissors that is</w:t>
      </w:r>
      <w:r w:rsidR="008E3811" w:rsidRPr="00D82ED4">
        <w:t xml:space="preserve"> accessible between the olfactory bulbs</w:t>
      </w:r>
      <w:r w:rsidRPr="00D82ED4">
        <w:t>.</w:t>
      </w:r>
    </w:p>
    <w:p w14:paraId="48C59A69" w14:textId="77777777" w:rsidR="00D74C0B" w:rsidRPr="00D82ED4" w:rsidRDefault="00D74C0B" w:rsidP="00D90447">
      <w:pPr>
        <w:pStyle w:val="ListParagraph"/>
        <w:ind w:left="0"/>
      </w:pPr>
    </w:p>
    <w:p w14:paraId="7B9ECDF2" w14:textId="4A08A249" w:rsidR="008E3811" w:rsidRPr="00D82ED4" w:rsidRDefault="008E3811" w:rsidP="00D90447">
      <w:pPr>
        <w:pStyle w:val="ListParagraph"/>
        <w:numPr>
          <w:ilvl w:val="1"/>
          <w:numId w:val="30"/>
        </w:numPr>
        <w:ind w:left="0" w:firstLine="0"/>
      </w:pPr>
      <w:r w:rsidRPr="00D82ED4">
        <w:rPr>
          <w:highlight w:val="yellow"/>
        </w:rPr>
        <w:t xml:space="preserve">Gently </w:t>
      </w:r>
      <w:r w:rsidR="00A456CA" w:rsidRPr="00D82ED4">
        <w:rPr>
          <w:highlight w:val="yellow"/>
        </w:rPr>
        <w:t>invert</w:t>
      </w:r>
      <w:r w:rsidRPr="00D82ED4">
        <w:rPr>
          <w:highlight w:val="yellow"/>
        </w:rPr>
        <w:t xml:space="preserve"> the skull to allow gravity to assist in removal of </w:t>
      </w:r>
      <w:r w:rsidR="008D2324" w:rsidRPr="00D82ED4">
        <w:rPr>
          <w:highlight w:val="yellow"/>
        </w:rPr>
        <w:t xml:space="preserve">the </w:t>
      </w:r>
      <w:r w:rsidRPr="00D82ED4">
        <w:rPr>
          <w:highlight w:val="yellow"/>
        </w:rPr>
        <w:t>brain, while continuing to identify and cut remaining meningeal attachments and cranial nerves.</w:t>
      </w:r>
      <w:r w:rsidRPr="00D82ED4">
        <w:rPr>
          <w:color w:val="444444"/>
          <w:shd w:val="clear" w:color="auto" w:fill="FFFFFF"/>
        </w:rPr>
        <w:t xml:space="preserve"> </w:t>
      </w:r>
      <w:r w:rsidR="007A1FEE" w:rsidRPr="00D82ED4">
        <w:rPr>
          <w:color w:val="444444"/>
          <w:shd w:val="clear" w:color="auto" w:fill="FFFFFF"/>
        </w:rPr>
        <w:t xml:space="preserve">The brain will be released by cutting the </w:t>
      </w:r>
      <w:r w:rsidR="00A522FE" w:rsidRPr="00D82ED4">
        <w:rPr>
          <w:color w:val="auto"/>
          <w:shd w:val="clear" w:color="auto" w:fill="FFFFFF"/>
        </w:rPr>
        <w:t xml:space="preserve">largest </w:t>
      </w:r>
      <w:r w:rsidRPr="00D82ED4">
        <w:rPr>
          <w:color w:val="auto"/>
          <w:shd w:val="clear" w:color="auto" w:fill="FFFFFF"/>
        </w:rPr>
        <w:t xml:space="preserve">trigeminal nerve </w:t>
      </w:r>
      <w:r w:rsidR="00A522FE" w:rsidRPr="00D82ED4">
        <w:rPr>
          <w:color w:val="auto"/>
          <w:shd w:val="clear" w:color="auto" w:fill="FFFFFF"/>
        </w:rPr>
        <w:t>attached to the brain</w:t>
      </w:r>
      <w:r w:rsidR="007A1FEE" w:rsidRPr="00D82ED4">
        <w:rPr>
          <w:color w:val="auto"/>
          <w:shd w:val="clear" w:color="auto" w:fill="FFFFFF"/>
        </w:rPr>
        <w:t xml:space="preserve"> and is</w:t>
      </w:r>
      <w:r w:rsidR="00A522FE" w:rsidRPr="00D82ED4">
        <w:rPr>
          <w:color w:val="auto"/>
          <w:shd w:val="clear" w:color="auto" w:fill="FFFFFF"/>
        </w:rPr>
        <w:t xml:space="preserve"> </w:t>
      </w:r>
      <w:r w:rsidRPr="00D82ED4">
        <w:rPr>
          <w:color w:val="auto"/>
        </w:rPr>
        <w:t xml:space="preserve">visible </w:t>
      </w:r>
      <w:r w:rsidR="007A1FEE" w:rsidRPr="00D82ED4">
        <w:rPr>
          <w:color w:val="auto"/>
        </w:rPr>
        <w:t xml:space="preserve">from the </w:t>
      </w:r>
      <w:r w:rsidRPr="00D82ED4">
        <w:rPr>
          <w:color w:val="auto"/>
        </w:rPr>
        <w:t>base of the calvarium</w:t>
      </w:r>
      <w:r w:rsidR="005E2A8C" w:rsidRPr="00D82ED4">
        <w:rPr>
          <w:color w:val="auto"/>
        </w:rPr>
        <w:t xml:space="preserve"> </w:t>
      </w:r>
      <w:r w:rsidR="00322E4A" w:rsidRPr="00D82ED4">
        <w:t>(</w:t>
      </w:r>
      <w:r w:rsidR="00322E4A" w:rsidRPr="00D82ED4">
        <w:rPr>
          <w:b/>
          <w:bCs/>
        </w:rPr>
        <w:t>Figure 2</w:t>
      </w:r>
      <w:r w:rsidR="005E2A8C" w:rsidRPr="00D82ED4">
        <w:rPr>
          <w:b/>
          <w:bCs/>
        </w:rPr>
        <w:t>x</w:t>
      </w:r>
      <w:r w:rsidR="005E2A8C" w:rsidRPr="00D82ED4">
        <w:t>).</w:t>
      </w:r>
    </w:p>
    <w:p w14:paraId="48469466" w14:textId="77777777" w:rsidR="00D74C0B" w:rsidRPr="00D82ED4" w:rsidRDefault="00D74C0B" w:rsidP="00D90447">
      <w:pPr>
        <w:pStyle w:val="ListParagraph"/>
        <w:ind w:left="0"/>
      </w:pPr>
    </w:p>
    <w:p w14:paraId="164FC0B7" w14:textId="16716487" w:rsidR="0090734D" w:rsidRPr="00D82ED4" w:rsidRDefault="00D74C0B" w:rsidP="00D90447">
      <w:r w:rsidRPr="00D82ED4">
        <w:t>NOTE:</w:t>
      </w:r>
      <w:r w:rsidR="0090734D" w:rsidRPr="00D82ED4">
        <w:t xml:space="preserve"> Transfer the brain to a cold saline solution</w:t>
      </w:r>
      <w:r w:rsidR="00B94A28" w:rsidRPr="00D82ED4">
        <w:t xml:space="preserve"> (ice cold RNase-free sodium citrate (0.9%) or physiological (0.9%) saline) for</w:t>
      </w:r>
      <w:r w:rsidR="0090734D" w:rsidRPr="00D82ED4">
        <w:t xml:space="preserve"> further dissection.</w:t>
      </w:r>
    </w:p>
    <w:p w14:paraId="0CA0F371" w14:textId="77777777" w:rsidR="008E3811" w:rsidRPr="00D82ED4" w:rsidRDefault="008E3811" w:rsidP="00D90447">
      <w:pPr>
        <w:rPr>
          <w:b/>
          <w:u w:val="single"/>
        </w:rPr>
      </w:pPr>
    </w:p>
    <w:p w14:paraId="15A7EA0E" w14:textId="6F15DF46" w:rsidR="008E3811" w:rsidRPr="00D82ED4" w:rsidRDefault="005E2A8C" w:rsidP="00D90447">
      <w:pPr>
        <w:pStyle w:val="ListParagraph"/>
        <w:numPr>
          <w:ilvl w:val="0"/>
          <w:numId w:val="34"/>
        </w:numPr>
        <w:ind w:left="0" w:firstLine="0"/>
      </w:pPr>
      <w:r w:rsidRPr="00D82ED4">
        <w:rPr>
          <w:b/>
        </w:rPr>
        <w:t>Dissection</w:t>
      </w:r>
      <w:r w:rsidR="008E3811" w:rsidRPr="00D82ED4">
        <w:rPr>
          <w:b/>
        </w:rPr>
        <w:t xml:space="preserve"> of the Anterior and Posterior Pituitaries</w:t>
      </w:r>
    </w:p>
    <w:p w14:paraId="65CAD0CF" w14:textId="77777777" w:rsidR="008E3811" w:rsidRPr="00D82ED4" w:rsidRDefault="008E3811" w:rsidP="00D90447">
      <w:pPr>
        <w:pStyle w:val="ListParagraph"/>
        <w:ind w:left="0"/>
        <w:rPr>
          <w:u w:val="single"/>
        </w:rPr>
      </w:pPr>
    </w:p>
    <w:p w14:paraId="564174A8" w14:textId="6F343137" w:rsidR="0090734D" w:rsidRPr="00D82ED4" w:rsidRDefault="00D74C0B" w:rsidP="00D90447">
      <w:r w:rsidRPr="00D82ED4">
        <w:t xml:space="preserve">NOTE: </w:t>
      </w:r>
      <w:r w:rsidR="00941E23" w:rsidRPr="00D82ED4">
        <w:t>The pituitary gland</w:t>
      </w:r>
      <w:r w:rsidR="00A46959" w:rsidRPr="00D82ED4">
        <w:t>s are</w:t>
      </w:r>
      <w:r w:rsidR="00941E23" w:rsidRPr="00D82ED4">
        <w:t xml:space="preserve"> covered by a very tough tent-like membrane, with a ridge that runs laterally between the left and right trigeminal nerves. These structures are extremely soft </w:t>
      </w:r>
      <w:r w:rsidR="00941E23" w:rsidRPr="00D82ED4">
        <w:lastRenderedPageBreak/>
        <w:t xml:space="preserve">and delicate and, as such, it is recommended the posterior and anterior lobes of pituitary glands be dissected in stages, </w:t>
      </w:r>
      <w:r w:rsidR="00941E23" w:rsidRPr="00D82ED4">
        <w:rPr>
          <w:iCs/>
        </w:rPr>
        <w:t>in situ,</w:t>
      </w:r>
      <w:r w:rsidR="00941E23" w:rsidRPr="00D82ED4">
        <w:t xml:space="preserve"> directly from </w:t>
      </w:r>
      <w:r w:rsidR="008D2324" w:rsidRPr="00D82ED4">
        <w:t xml:space="preserve">the </w:t>
      </w:r>
      <w:r w:rsidR="00941E23" w:rsidRPr="00D82ED4">
        <w:t>skull.</w:t>
      </w:r>
      <w:r w:rsidR="00080DDC" w:rsidRPr="00D82ED4">
        <w:t xml:space="preserve"> Immediately after dissection, transfer the respective pituitary gland to a pre-labeled vial and store the vial </w:t>
      </w:r>
      <w:r w:rsidR="006B174B" w:rsidRPr="00D82ED4">
        <w:t>in</w:t>
      </w:r>
      <w:r w:rsidR="00080DDC" w:rsidRPr="00D82ED4">
        <w:t xml:space="preserve"> liquid </w:t>
      </w:r>
      <w:r w:rsidR="00D24AD7" w:rsidRPr="00D82ED4">
        <w:t>n</w:t>
      </w:r>
      <w:r w:rsidR="00080DDC" w:rsidRPr="00D82ED4">
        <w:t>itrogen preferably otherwise -80</w:t>
      </w:r>
      <w:r w:rsidRPr="00D82ED4">
        <w:t xml:space="preserve"> </w:t>
      </w:r>
      <w:r w:rsidR="00080DDC" w:rsidRPr="00D82ED4">
        <w:t>°C.</w:t>
      </w:r>
      <w:r w:rsidR="00327DD8" w:rsidRPr="00D82ED4">
        <w:t xml:space="preserve"> </w:t>
      </w:r>
      <w:r w:rsidR="008E3811" w:rsidRPr="00D82ED4">
        <w:t>The pituitary</w:t>
      </w:r>
      <w:r w:rsidR="0001757C" w:rsidRPr="00D82ED4">
        <w:t xml:space="preserve"> gland</w:t>
      </w:r>
      <w:r w:rsidR="008E3811" w:rsidRPr="00D82ED4">
        <w:t xml:space="preserve"> rests exactly over the junction of the occipital and basisphenoid bones; if they flex, the pituitar</w:t>
      </w:r>
      <w:r w:rsidR="00EA42B8" w:rsidRPr="00D82ED4">
        <w:t xml:space="preserve">y architecture is disrupted. </w:t>
      </w:r>
    </w:p>
    <w:p w14:paraId="4050F6F4" w14:textId="77777777" w:rsidR="00D74C0B" w:rsidRPr="00D82ED4" w:rsidRDefault="00D74C0B" w:rsidP="00D90447"/>
    <w:p w14:paraId="28252A7F" w14:textId="41AB321C" w:rsidR="0090734D" w:rsidRPr="00D82ED4" w:rsidRDefault="0090734D" w:rsidP="00D90447">
      <w:pPr>
        <w:pStyle w:val="ListParagraph"/>
        <w:numPr>
          <w:ilvl w:val="1"/>
          <w:numId w:val="34"/>
        </w:numPr>
        <w:ind w:left="0" w:firstLine="0"/>
      </w:pPr>
      <w:r w:rsidRPr="00D82ED4">
        <w:rPr>
          <w:highlight w:val="yellow"/>
        </w:rPr>
        <w:t xml:space="preserve">Keep the </w:t>
      </w:r>
      <w:r w:rsidR="008E3811" w:rsidRPr="00D82ED4">
        <w:rPr>
          <w:highlight w:val="yellow"/>
        </w:rPr>
        <w:t>auditory bullae intact</w:t>
      </w:r>
      <w:r w:rsidRPr="00D82ED4">
        <w:rPr>
          <w:highlight w:val="yellow"/>
        </w:rPr>
        <w:t xml:space="preserve"> to make sure that </w:t>
      </w:r>
      <w:r w:rsidR="008E3811" w:rsidRPr="00D82ED4">
        <w:rPr>
          <w:highlight w:val="yellow"/>
        </w:rPr>
        <w:t xml:space="preserve">the pituitary anatomy </w:t>
      </w:r>
      <w:r w:rsidRPr="00D82ED4">
        <w:rPr>
          <w:highlight w:val="yellow"/>
        </w:rPr>
        <w:t xml:space="preserve">is </w:t>
      </w:r>
      <w:r w:rsidR="008E3811" w:rsidRPr="00D82ED4">
        <w:rPr>
          <w:highlight w:val="yellow"/>
        </w:rPr>
        <w:t xml:space="preserve">intact </w:t>
      </w:r>
      <w:r w:rsidRPr="00D82ED4">
        <w:rPr>
          <w:highlight w:val="yellow"/>
        </w:rPr>
        <w:t>and</w:t>
      </w:r>
      <w:r w:rsidR="003C76E7" w:rsidRPr="00D82ED4">
        <w:rPr>
          <w:highlight w:val="yellow"/>
        </w:rPr>
        <w:t xml:space="preserve"> </w:t>
      </w:r>
      <w:r w:rsidR="008E3811" w:rsidRPr="00D82ED4">
        <w:rPr>
          <w:highlight w:val="yellow"/>
        </w:rPr>
        <w:t>easily identifiable</w:t>
      </w:r>
      <w:r w:rsidR="00DF2BD5" w:rsidRPr="00D82ED4">
        <w:t xml:space="preserve"> </w:t>
      </w:r>
      <w:r w:rsidR="00AF5447" w:rsidRPr="00D82ED4">
        <w:t>(</w:t>
      </w:r>
      <w:r w:rsidR="00AF5447" w:rsidRPr="00D82ED4">
        <w:rPr>
          <w:b/>
          <w:bCs/>
        </w:rPr>
        <w:t>Figure</w:t>
      </w:r>
      <w:r w:rsidR="008C5EC5" w:rsidRPr="00D82ED4">
        <w:rPr>
          <w:b/>
          <w:bCs/>
        </w:rPr>
        <w:t xml:space="preserve"> 2</w:t>
      </w:r>
      <w:r w:rsidR="00DF2BD5" w:rsidRPr="00D82ED4">
        <w:rPr>
          <w:b/>
          <w:bCs/>
        </w:rPr>
        <w:t>ix</w:t>
      </w:r>
      <w:r w:rsidR="00DF2BD5" w:rsidRPr="00D82ED4">
        <w:t>)</w:t>
      </w:r>
      <w:r w:rsidR="008E3811" w:rsidRPr="00D82ED4">
        <w:t>.</w:t>
      </w:r>
      <w:r w:rsidR="00327DD8" w:rsidRPr="00D82ED4">
        <w:t xml:space="preserve"> </w:t>
      </w:r>
    </w:p>
    <w:p w14:paraId="0C865FA8" w14:textId="77777777" w:rsidR="00D74C0B" w:rsidRPr="00D82ED4" w:rsidRDefault="00D74C0B" w:rsidP="00D90447">
      <w:pPr>
        <w:pStyle w:val="ListParagraph"/>
        <w:ind w:left="0"/>
      </w:pPr>
    </w:p>
    <w:p w14:paraId="34DC1F55" w14:textId="740C929C" w:rsidR="0090734D" w:rsidRPr="00D82ED4" w:rsidRDefault="0090734D" w:rsidP="00D90447">
      <w:pPr>
        <w:pStyle w:val="ListParagraph"/>
        <w:numPr>
          <w:ilvl w:val="1"/>
          <w:numId w:val="34"/>
        </w:numPr>
        <w:ind w:left="0" w:firstLine="0"/>
      </w:pPr>
      <w:r w:rsidRPr="00D82ED4">
        <w:t>Dissect the posterior lobe of pituitary followed by the anterior lobe of pituitary, from the remainder of the skull.</w:t>
      </w:r>
    </w:p>
    <w:p w14:paraId="3DAA7C96" w14:textId="77777777" w:rsidR="00D90447" w:rsidRPr="00D82ED4" w:rsidRDefault="00D90447" w:rsidP="00D90447">
      <w:pPr>
        <w:pStyle w:val="ListParagraph"/>
        <w:ind w:left="0"/>
      </w:pPr>
    </w:p>
    <w:p w14:paraId="7BAAC782" w14:textId="36CEFC1C" w:rsidR="00402C59" w:rsidRPr="00D82ED4" w:rsidRDefault="00402C59" w:rsidP="00D90447">
      <w:pPr>
        <w:pStyle w:val="ListParagraph"/>
        <w:numPr>
          <w:ilvl w:val="1"/>
          <w:numId w:val="34"/>
        </w:numPr>
        <w:ind w:left="0" w:firstLine="0"/>
      </w:pPr>
      <w:r w:rsidRPr="00D82ED4">
        <w:rPr>
          <w:highlight w:val="yellow"/>
        </w:rPr>
        <w:t>Make an</w:t>
      </w:r>
      <w:r w:rsidR="003C76E7" w:rsidRPr="00D82ED4">
        <w:rPr>
          <w:highlight w:val="yellow"/>
        </w:rPr>
        <w:t xml:space="preserve"> </w:t>
      </w:r>
      <w:r w:rsidR="0090734D" w:rsidRPr="00D82ED4">
        <w:rPr>
          <w:highlight w:val="yellow"/>
        </w:rPr>
        <w:t xml:space="preserve">extremely small parasagittal cut on both sides in the ridge of the membranous tent and </w:t>
      </w:r>
      <w:r w:rsidRPr="00D82ED4">
        <w:rPr>
          <w:highlight w:val="yellow"/>
        </w:rPr>
        <w:t>lift</w:t>
      </w:r>
      <w:r w:rsidR="0090734D" w:rsidRPr="00D82ED4">
        <w:rPr>
          <w:highlight w:val="yellow"/>
        </w:rPr>
        <w:t xml:space="preserve"> the posterior lobe </w:t>
      </w:r>
      <w:r w:rsidR="00E91008" w:rsidRPr="00D82ED4">
        <w:rPr>
          <w:highlight w:val="yellow"/>
        </w:rPr>
        <w:t>of pituitary</w:t>
      </w:r>
      <w:r w:rsidR="003C76E7" w:rsidRPr="00D82ED4">
        <w:rPr>
          <w:highlight w:val="yellow"/>
        </w:rPr>
        <w:t xml:space="preserve"> </w:t>
      </w:r>
      <w:r w:rsidR="0090734D" w:rsidRPr="00D82ED4">
        <w:rPr>
          <w:highlight w:val="yellow"/>
        </w:rPr>
        <w:t>with ultra-fine forceps, taking care not to disrupt the anterior pituitary tissue</w:t>
      </w:r>
      <w:r w:rsidR="008C5EC5" w:rsidRPr="00D82ED4">
        <w:t xml:space="preserve"> (</w:t>
      </w:r>
      <w:r w:rsidR="008C5EC5" w:rsidRPr="00D82ED4">
        <w:rPr>
          <w:b/>
          <w:bCs/>
        </w:rPr>
        <w:t>Figure 2</w:t>
      </w:r>
      <w:r w:rsidR="000100E9" w:rsidRPr="00D82ED4">
        <w:rPr>
          <w:b/>
          <w:bCs/>
        </w:rPr>
        <w:t>x</w:t>
      </w:r>
      <w:r w:rsidR="000100E9" w:rsidRPr="00D82ED4">
        <w:t>). </w:t>
      </w:r>
    </w:p>
    <w:p w14:paraId="7A90D478" w14:textId="77777777" w:rsidR="00D90447" w:rsidRPr="00D82ED4" w:rsidRDefault="00D90447" w:rsidP="00D90447">
      <w:pPr>
        <w:pStyle w:val="ListParagraph"/>
        <w:ind w:left="0"/>
      </w:pPr>
    </w:p>
    <w:p w14:paraId="61B4B8F1" w14:textId="54131170" w:rsidR="008E3811" w:rsidRPr="00D82ED4" w:rsidRDefault="00402C59" w:rsidP="00D90447">
      <w:pPr>
        <w:pStyle w:val="ListParagraph"/>
        <w:numPr>
          <w:ilvl w:val="1"/>
          <w:numId w:val="34"/>
        </w:numPr>
        <w:ind w:left="0" w:firstLine="0"/>
      </w:pPr>
      <w:r w:rsidRPr="00D82ED4">
        <w:rPr>
          <w:highlight w:val="yellow"/>
        </w:rPr>
        <w:t>Make a</w:t>
      </w:r>
      <w:r w:rsidR="0090734D" w:rsidRPr="00D82ED4">
        <w:rPr>
          <w:highlight w:val="yellow"/>
        </w:rPr>
        <w:t xml:space="preserve"> sagittal cut between the lateral </w:t>
      </w:r>
      <w:r w:rsidR="009E22EF" w:rsidRPr="00D82ED4">
        <w:rPr>
          <w:highlight w:val="yellow"/>
        </w:rPr>
        <w:t>margins</w:t>
      </w:r>
      <w:r w:rsidR="0090734D" w:rsidRPr="00D82ED4">
        <w:rPr>
          <w:highlight w:val="yellow"/>
        </w:rPr>
        <w:t xml:space="preserve"> of the anterior lobe of pituitary and the nearest trigeminal </w:t>
      </w:r>
      <w:r w:rsidR="00327788" w:rsidRPr="00D82ED4">
        <w:rPr>
          <w:highlight w:val="yellow"/>
        </w:rPr>
        <w:t>nerve and</w:t>
      </w:r>
      <w:r w:rsidRPr="00D82ED4">
        <w:rPr>
          <w:highlight w:val="yellow"/>
        </w:rPr>
        <w:t xml:space="preserve"> lift out the</w:t>
      </w:r>
      <w:r w:rsidR="0090734D" w:rsidRPr="00D82ED4">
        <w:rPr>
          <w:highlight w:val="yellow"/>
        </w:rPr>
        <w:t xml:space="preserve"> anterior lobe of pituitary </w:t>
      </w:r>
      <w:r w:rsidRPr="00D82ED4">
        <w:rPr>
          <w:highlight w:val="yellow"/>
        </w:rPr>
        <w:t>thereafter</w:t>
      </w:r>
      <w:r w:rsidR="008C5EC5" w:rsidRPr="00D82ED4">
        <w:t xml:space="preserve"> (</w:t>
      </w:r>
      <w:r w:rsidR="008C5EC5" w:rsidRPr="00D82ED4">
        <w:rPr>
          <w:b/>
          <w:bCs/>
        </w:rPr>
        <w:t>Figure 2</w:t>
      </w:r>
      <w:r w:rsidR="000100E9" w:rsidRPr="00D82ED4">
        <w:rPr>
          <w:b/>
          <w:bCs/>
        </w:rPr>
        <w:t>x</w:t>
      </w:r>
      <w:r w:rsidR="000100E9" w:rsidRPr="00D82ED4">
        <w:t>).</w:t>
      </w:r>
      <w:r w:rsidR="00327DD8" w:rsidRPr="00D82ED4">
        <w:t xml:space="preserve"> </w:t>
      </w:r>
    </w:p>
    <w:p w14:paraId="6D27D2FC" w14:textId="77777777" w:rsidR="008E3811" w:rsidRPr="00D82ED4" w:rsidRDefault="008E3811" w:rsidP="00D90447"/>
    <w:p w14:paraId="2BD5FACB" w14:textId="75BC4FE5" w:rsidR="008E3811" w:rsidRPr="00D82ED4" w:rsidRDefault="008E3811" w:rsidP="00D90447">
      <w:pPr>
        <w:pStyle w:val="ListParagraph"/>
        <w:numPr>
          <w:ilvl w:val="0"/>
          <w:numId w:val="34"/>
        </w:numPr>
        <w:ind w:left="0" w:firstLine="0"/>
        <w:rPr>
          <w:b/>
        </w:rPr>
      </w:pPr>
      <w:r w:rsidRPr="00D82ED4">
        <w:rPr>
          <w:b/>
        </w:rPr>
        <w:t>Mouse Brain Dissection</w:t>
      </w:r>
    </w:p>
    <w:p w14:paraId="4B03114A" w14:textId="77777777" w:rsidR="003C76E7" w:rsidRPr="00D82ED4" w:rsidRDefault="003C76E7" w:rsidP="00D90447">
      <w:pPr>
        <w:rPr>
          <w:b/>
        </w:rPr>
      </w:pPr>
    </w:p>
    <w:p w14:paraId="4FBB3207" w14:textId="15132731" w:rsidR="003C76E7" w:rsidRPr="00D82ED4" w:rsidRDefault="00D90447" w:rsidP="00D90447">
      <w:r w:rsidRPr="00D82ED4">
        <w:t xml:space="preserve">NOTE: </w:t>
      </w:r>
      <w:r w:rsidR="00D64944" w:rsidRPr="00D82ED4">
        <w:t>Immediately after brain and pituitary removal</w:t>
      </w:r>
      <w:r w:rsidR="00FA244A" w:rsidRPr="00D82ED4">
        <w:t>,</w:t>
      </w:r>
      <w:r w:rsidR="00D64944" w:rsidRPr="00D82ED4">
        <w:t xml:space="preserve"> further dissection is performed on a pre-chilled </w:t>
      </w:r>
      <w:r w:rsidRPr="00D82ED4">
        <w:t>stainless-steel</w:t>
      </w:r>
      <w:r w:rsidR="00D64944" w:rsidRPr="00D82ED4">
        <w:t xml:space="preserve"> block (</w:t>
      </w:r>
      <w:r w:rsidR="00D64944" w:rsidRPr="00D82ED4">
        <w:rPr>
          <w:b/>
          <w:bCs/>
        </w:rPr>
        <w:t>Figure 3</w:t>
      </w:r>
      <w:r w:rsidR="00D64944" w:rsidRPr="00D82ED4">
        <w:t xml:space="preserve">). Post dissection, </w:t>
      </w:r>
      <w:r w:rsidR="00FA244A" w:rsidRPr="00D82ED4">
        <w:t xml:space="preserve">transfer the </w:t>
      </w:r>
      <w:r w:rsidR="00080DDC" w:rsidRPr="00D82ED4">
        <w:t>brain regions</w:t>
      </w:r>
      <w:r w:rsidR="00FA244A" w:rsidRPr="00D82ED4">
        <w:t xml:space="preserve"> </w:t>
      </w:r>
      <w:r w:rsidR="00E91008" w:rsidRPr="00D82ED4">
        <w:t>to pre</w:t>
      </w:r>
      <w:r w:rsidR="00080DDC" w:rsidRPr="00D82ED4">
        <w:t>-</w:t>
      </w:r>
      <w:r w:rsidR="00FA244A" w:rsidRPr="00D82ED4">
        <w:t>labeled vial</w:t>
      </w:r>
      <w:r w:rsidR="00080DDC" w:rsidRPr="00D82ED4">
        <w:t>s</w:t>
      </w:r>
      <w:r w:rsidR="00FA244A" w:rsidRPr="00D82ED4">
        <w:t xml:space="preserve"> and transfer the vial</w:t>
      </w:r>
      <w:r w:rsidR="00080DDC" w:rsidRPr="00D82ED4">
        <w:t>s</w:t>
      </w:r>
      <w:r w:rsidR="00FA244A" w:rsidRPr="00D82ED4">
        <w:t xml:space="preserve"> </w:t>
      </w:r>
      <w:r w:rsidR="00080DDC" w:rsidRPr="00D82ED4">
        <w:t xml:space="preserve">preferably </w:t>
      </w:r>
      <w:r w:rsidR="00FA244A" w:rsidRPr="00D82ED4">
        <w:t xml:space="preserve">to liquid </w:t>
      </w:r>
      <w:r w:rsidR="009E22EF" w:rsidRPr="00D82ED4">
        <w:t>n</w:t>
      </w:r>
      <w:r w:rsidR="00FA244A" w:rsidRPr="00D82ED4">
        <w:t>itrogen otherwise -80</w:t>
      </w:r>
      <w:r w:rsidRPr="00D82ED4">
        <w:t xml:space="preserve"> </w:t>
      </w:r>
      <w:r w:rsidR="00FA244A" w:rsidRPr="00D82ED4">
        <w:t>°C.</w:t>
      </w:r>
      <w:r w:rsidR="00327DD8" w:rsidRPr="00D82ED4">
        <w:t xml:space="preserve"> </w:t>
      </w:r>
      <w:r w:rsidR="003C76E7" w:rsidRPr="00D82ED4">
        <w:t xml:space="preserve">Structures produced by the top-down method (in chronological order) potentially include the following: cerebellum (CB), brain stem/hind brain (pons and medulla oblongata) (HB), olfactory bulbs (OB) as accessory olfactory bulbs, medial prefrontal cortex (MPFC), lateral prefrontal cortex (FCX), anterior and posterior corpus striatum (ST), ventral striatum (VS) comprised of the nucleus </w:t>
      </w:r>
      <w:proofErr w:type="spellStart"/>
      <w:r w:rsidR="003C76E7" w:rsidRPr="00D82ED4">
        <w:t>accumbens</w:t>
      </w:r>
      <w:proofErr w:type="spellEnd"/>
      <w:r w:rsidR="003C76E7" w:rsidRPr="00D82ED4">
        <w:t xml:space="preserve"> (NAC) and olfactory tubercle (OT), septum (SE), preoptic area, piriform cortex (PFM), hypothalamus (HY), amygdala (AY), hippocampus (HC), posterior cingulate cortex (CNG), entorhinal cortex (ERC), midbrain (MB) with thalamus and rest of the cerebra</w:t>
      </w:r>
      <w:r w:rsidR="00A456CA" w:rsidRPr="00D82ED4">
        <w:t>l cortex (ROC) (</w:t>
      </w:r>
      <w:r w:rsidR="00A456CA" w:rsidRPr="00D82ED4">
        <w:rPr>
          <w:b/>
          <w:bCs/>
        </w:rPr>
        <w:t>Table 1</w:t>
      </w:r>
      <w:r w:rsidR="003C76E7" w:rsidRPr="00D82ED4">
        <w:t>).</w:t>
      </w:r>
      <w:r w:rsidR="00327DD8" w:rsidRPr="00D82ED4">
        <w:t xml:space="preserve"> </w:t>
      </w:r>
      <w:r w:rsidR="003C76E7" w:rsidRPr="00D82ED4">
        <w:t>Specific regions will be discussed in order of isolation, working with a single hemisphere.</w:t>
      </w:r>
      <w:r w:rsidR="00327DD8" w:rsidRPr="00D82ED4">
        <w:t xml:space="preserve"> </w:t>
      </w:r>
    </w:p>
    <w:p w14:paraId="5B7B10D5" w14:textId="77777777" w:rsidR="00E91008" w:rsidRPr="00D82ED4" w:rsidRDefault="00E91008" w:rsidP="00D90447"/>
    <w:p w14:paraId="736D96FD" w14:textId="5B0B58EF" w:rsidR="00D90447" w:rsidRPr="00D82ED4" w:rsidRDefault="00D319FE" w:rsidP="00D90447">
      <w:pPr>
        <w:pStyle w:val="ListParagraph"/>
        <w:numPr>
          <w:ilvl w:val="1"/>
          <w:numId w:val="34"/>
        </w:numPr>
        <w:ind w:left="0" w:firstLine="0"/>
      </w:pPr>
      <w:r w:rsidRPr="00D82ED4">
        <w:t xml:space="preserve">Take great care </w:t>
      </w:r>
      <w:r w:rsidR="003C76E7" w:rsidRPr="00D82ED4">
        <w:t>in removing</w:t>
      </w:r>
      <w:r w:rsidR="008E3811" w:rsidRPr="00D82ED4">
        <w:t xml:space="preserve"> the brain from the calvarium </w:t>
      </w:r>
      <w:r w:rsidRPr="00D82ED4">
        <w:t xml:space="preserve">as the landmarks may be destroyed </w:t>
      </w:r>
      <w:r w:rsidR="003D555C" w:rsidRPr="00D82ED4">
        <w:t>in</w:t>
      </w:r>
      <w:r w:rsidR="000B00DF" w:rsidRPr="00D82ED4">
        <w:t xml:space="preserve"> </w:t>
      </w:r>
      <w:r w:rsidR="003D555C" w:rsidRPr="00D82ED4">
        <w:t xml:space="preserve">case there are </w:t>
      </w:r>
      <w:r w:rsidR="00AF5447" w:rsidRPr="00D82ED4">
        <w:t>any lacerations</w:t>
      </w:r>
      <w:r w:rsidR="00D90447" w:rsidRPr="00D82ED4">
        <w:t xml:space="preserve">. </w:t>
      </w:r>
      <w:r w:rsidR="004262EE" w:rsidRPr="00D82ED4">
        <w:t>At this step</w:t>
      </w:r>
      <w:r w:rsidR="00D90447" w:rsidRPr="00D82ED4">
        <w:t>, perform</w:t>
      </w:r>
      <w:r w:rsidR="004262EE" w:rsidRPr="00D82ED4">
        <w:t xml:space="preserve"> all dissection</w:t>
      </w:r>
      <w:r w:rsidR="006B174B" w:rsidRPr="00D82ED4">
        <w:t>s</w:t>
      </w:r>
      <w:r w:rsidR="004262EE" w:rsidRPr="00D82ED4">
        <w:t xml:space="preserve"> </w:t>
      </w:r>
      <w:r w:rsidR="008E3811" w:rsidRPr="00D82ED4">
        <w:t xml:space="preserve">using face protection, specifically, a 7x </w:t>
      </w:r>
      <w:proofErr w:type="gramStart"/>
      <w:r w:rsidR="008E3811" w:rsidRPr="00D82ED4">
        <w:t>jewelers</w:t>
      </w:r>
      <w:proofErr w:type="gramEnd"/>
      <w:r w:rsidR="008E3811" w:rsidRPr="00D82ED4">
        <w:t xml:space="preserve"> visor, and illumination </w:t>
      </w:r>
      <w:r w:rsidR="004262EE" w:rsidRPr="00D82ED4">
        <w:t xml:space="preserve">will be </w:t>
      </w:r>
      <w:r w:rsidR="008E3811" w:rsidRPr="00D82ED4">
        <w:t xml:space="preserve">provided by surgical lamps positioned over each of the dissector’s shoulders. </w:t>
      </w:r>
      <w:r w:rsidR="004262EE" w:rsidRPr="00D82ED4">
        <w:t xml:space="preserve">Much of the </w:t>
      </w:r>
      <w:r w:rsidR="008E3811" w:rsidRPr="00D82ED4">
        <w:t xml:space="preserve">dissection </w:t>
      </w:r>
      <w:r w:rsidR="004262EE" w:rsidRPr="00D82ED4">
        <w:t>will be</w:t>
      </w:r>
      <w:r w:rsidR="008E3811" w:rsidRPr="00D82ED4">
        <w:t xml:space="preserve"> accomplished </w:t>
      </w:r>
      <w:r w:rsidR="004262EE" w:rsidRPr="00D82ED4">
        <w:t xml:space="preserve">using </w:t>
      </w:r>
      <w:r w:rsidR="008E3811" w:rsidRPr="00D82ED4">
        <w:t xml:space="preserve">blunt </w:t>
      </w:r>
      <w:r w:rsidR="004262EE" w:rsidRPr="00D82ED4">
        <w:t xml:space="preserve">mode </w:t>
      </w:r>
      <w:proofErr w:type="gramStart"/>
      <w:r w:rsidR="008E3811" w:rsidRPr="00D82ED4">
        <w:t>small curved</w:t>
      </w:r>
      <w:proofErr w:type="gramEnd"/>
      <w:r w:rsidR="008E3811" w:rsidRPr="00D82ED4">
        <w:t xml:space="preserve"> forceps (i.e., </w:t>
      </w:r>
      <w:proofErr w:type="spellStart"/>
      <w:r w:rsidR="008E3811" w:rsidRPr="00D82ED4">
        <w:t>Graefe</w:t>
      </w:r>
      <w:proofErr w:type="spellEnd"/>
      <w:r w:rsidR="008E3811" w:rsidRPr="00D82ED4">
        <w:t xml:space="preserve"> forceps)</w:t>
      </w:r>
      <w:r w:rsidR="00D90447" w:rsidRPr="00D82ED4">
        <w:t>.</w:t>
      </w:r>
    </w:p>
    <w:p w14:paraId="20B5E463" w14:textId="77777777" w:rsidR="00D90447" w:rsidRPr="00D82ED4" w:rsidRDefault="00D90447" w:rsidP="00D90447"/>
    <w:p w14:paraId="2AACFA5F" w14:textId="7026555C" w:rsidR="00D90447" w:rsidRPr="00D82ED4" w:rsidRDefault="004262EE" w:rsidP="00D90447">
      <w:pPr>
        <w:pStyle w:val="ListParagraph"/>
        <w:numPr>
          <w:ilvl w:val="1"/>
          <w:numId w:val="34"/>
        </w:numPr>
        <w:ind w:left="0" w:firstLine="0"/>
      </w:pPr>
      <w:r w:rsidRPr="00D82ED4">
        <w:rPr>
          <w:highlight w:val="yellow"/>
        </w:rPr>
        <w:t xml:space="preserve">Place </w:t>
      </w:r>
      <w:r w:rsidR="00626E5E" w:rsidRPr="00D82ED4">
        <w:rPr>
          <w:highlight w:val="yellow"/>
        </w:rPr>
        <w:t>the brain</w:t>
      </w:r>
      <w:r w:rsidR="008E3811" w:rsidRPr="00D82ED4">
        <w:rPr>
          <w:highlight w:val="yellow"/>
        </w:rPr>
        <w:t xml:space="preserve"> </w:t>
      </w:r>
      <w:r w:rsidR="002D1566" w:rsidRPr="00D82ED4">
        <w:rPr>
          <w:highlight w:val="yellow"/>
        </w:rPr>
        <w:t xml:space="preserve">on a </w:t>
      </w:r>
      <w:r w:rsidR="00962BC8" w:rsidRPr="00D82ED4">
        <w:rPr>
          <w:highlight w:val="yellow"/>
        </w:rPr>
        <w:t>stainless-steel</w:t>
      </w:r>
      <w:r w:rsidR="002D1566" w:rsidRPr="00D82ED4">
        <w:rPr>
          <w:highlight w:val="yellow"/>
        </w:rPr>
        <w:t xml:space="preserve"> </w:t>
      </w:r>
      <w:r w:rsidR="006833B6" w:rsidRPr="00D82ED4">
        <w:rPr>
          <w:highlight w:val="yellow"/>
        </w:rPr>
        <w:t>block</w:t>
      </w:r>
      <w:r w:rsidR="000B00DF" w:rsidRPr="00D82ED4">
        <w:rPr>
          <w:highlight w:val="yellow"/>
        </w:rPr>
        <w:t xml:space="preserve"> (</w:t>
      </w:r>
      <w:r w:rsidR="000B00DF" w:rsidRPr="00D82ED4">
        <w:rPr>
          <w:b/>
          <w:bCs/>
          <w:highlight w:val="yellow"/>
        </w:rPr>
        <w:t>Figure</w:t>
      </w:r>
      <w:r w:rsidR="00AF5447" w:rsidRPr="00D82ED4">
        <w:rPr>
          <w:b/>
          <w:bCs/>
          <w:highlight w:val="yellow"/>
        </w:rPr>
        <w:t xml:space="preserve"> 4i</w:t>
      </w:r>
      <w:r w:rsidR="00AF5447" w:rsidRPr="00D82ED4">
        <w:rPr>
          <w:highlight w:val="yellow"/>
        </w:rPr>
        <w:t xml:space="preserve"> and </w:t>
      </w:r>
      <w:r w:rsidR="00AF5447" w:rsidRPr="00D82ED4">
        <w:rPr>
          <w:b/>
          <w:bCs/>
          <w:highlight w:val="yellow"/>
        </w:rPr>
        <w:t>Figure 4ii</w:t>
      </w:r>
      <w:r w:rsidR="00AF5447" w:rsidRPr="00D82ED4">
        <w:rPr>
          <w:highlight w:val="yellow"/>
        </w:rPr>
        <w:t>)</w:t>
      </w:r>
      <w:r w:rsidR="006833B6" w:rsidRPr="00D82ED4">
        <w:rPr>
          <w:highlight w:val="yellow"/>
        </w:rPr>
        <w:t xml:space="preserve">. </w:t>
      </w:r>
      <w:r w:rsidR="00D90447" w:rsidRPr="00D82ED4">
        <w:rPr>
          <w:highlight w:val="yellow"/>
        </w:rPr>
        <w:t>Keep the</w:t>
      </w:r>
      <w:r w:rsidR="006833B6" w:rsidRPr="00D82ED4">
        <w:rPr>
          <w:highlight w:val="yellow"/>
        </w:rPr>
        <w:t xml:space="preserve"> block </w:t>
      </w:r>
      <w:r w:rsidR="008E3811" w:rsidRPr="00D82ED4">
        <w:rPr>
          <w:highlight w:val="yellow"/>
        </w:rPr>
        <w:t>cold</w:t>
      </w:r>
      <w:r w:rsidR="008E3811" w:rsidRPr="00D82ED4">
        <w:rPr>
          <w:rStyle w:val="CommentReference"/>
          <w:sz w:val="24"/>
          <w:szCs w:val="24"/>
          <w:highlight w:val="yellow"/>
        </w:rPr>
        <w:t xml:space="preserve"> by surrounding </w:t>
      </w:r>
      <w:r w:rsidR="001F47BA" w:rsidRPr="00D82ED4">
        <w:rPr>
          <w:rStyle w:val="CommentReference"/>
          <w:sz w:val="24"/>
          <w:szCs w:val="24"/>
          <w:highlight w:val="yellow"/>
        </w:rPr>
        <w:t xml:space="preserve">it </w:t>
      </w:r>
      <w:r w:rsidR="008E3811" w:rsidRPr="00D82ED4">
        <w:rPr>
          <w:rStyle w:val="CommentReference"/>
          <w:sz w:val="24"/>
          <w:szCs w:val="24"/>
          <w:highlight w:val="yellow"/>
        </w:rPr>
        <w:t xml:space="preserve">with </w:t>
      </w:r>
      <w:r w:rsidR="008E3811" w:rsidRPr="00D82ED4">
        <w:rPr>
          <w:highlight w:val="yellow"/>
        </w:rPr>
        <w:t xml:space="preserve">ice </w:t>
      </w:r>
      <w:r w:rsidR="001F47BA" w:rsidRPr="00D82ED4">
        <w:rPr>
          <w:highlight w:val="yellow"/>
        </w:rPr>
        <w:t>and an</w:t>
      </w:r>
      <w:r w:rsidR="008E3811" w:rsidRPr="00D82ED4">
        <w:rPr>
          <w:highlight w:val="yellow"/>
        </w:rPr>
        <w:t xml:space="preserve"> ice-cold saline solution</w:t>
      </w:r>
      <w:r w:rsidR="006833B6" w:rsidRPr="00D82ED4">
        <w:rPr>
          <w:highlight w:val="yellow"/>
        </w:rPr>
        <w:t xml:space="preserve">. Periodically moist the tissue </w:t>
      </w:r>
      <w:r w:rsidR="00626E5E" w:rsidRPr="00D82ED4">
        <w:rPr>
          <w:highlight w:val="yellow"/>
        </w:rPr>
        <w:t>with ice</w:t>
      </w:r>
      <w:r w:rsidR="008E3811" w:rsidRPr="00D82ED4">
        <w:rPr>
          <w:highlight w:val="yellow"/>
        </w:rPr>
        <w:t xml:space="preserve">-cold saline </w:t>
      </w:r>
      <w:r w:rsidR="004A6094" w:rsidRPr="00D82ED4">
        <w:rPr>
          <w:highlight w:val="yellow"/>
        </w:rPr>
        <w:t xml:space="preserve">solution </w:t>
      </w:r>
      <w:r w:rsidR="008E3811" w:rsidRPr="00D82ED4">
        <w:rPr>
          <w:highlight w:val="yellow"/>
        </w:rPr>
        <w:t>to preserve the structures.</w:t>
      </w:r>
      <w:r w:rsidR="00327DD8" w:rsidRPr="00D82ED4">
        <w:t xml:space="preserve"> </w:t>
      </w:r>
    </w:p>
    <w:p w14:paraId="601F03D1" w14:textId="77777777" w:rsidR="00D90447" w:rsidRPr="00D82ED4" w:rsidRDefault="00D90447" w:rsidP="00D90447">
      <w:pPr>
        <w:pStyle w:val="ListParagraph"/>
        <w:ind w:left="0"/>
      </w:pPr>
    </w:p>
    <w:p w14:paraId="1590A29E" w14:textId="1C13E689" w:rsidR="006833B6" w:rsidRPr="00D82ED4" w:rsidRDefault="006833B6" w:rsidP="00D90447">
      <w:pPr>
        <w:pStyle w:val="ListParagraph"/>
        <w:numPr>
          <w:ilvl w:val="1"/>
          <w:numId w:val="34"/>
        </w:numPr>
        <w:ind w:left="0" w:firstLine="0"/>
      </w:pPr>
      <w:r w:rsidRPr="00D82ED4">
        <w:rPr>
          <w:highlight w:val="yellow"/>
        </w:rPr>
        <w:t>Position the brain such that the cerebral cortices are facing</w:t>
      </w:r>
      <w:r w:rsidR="001F47BA" w:rsidRPr="00D82ED4">
        <w:rPr>
          <w:highlight w:val="yellow"/>
        </w:rPr>
        <w:t xml:space="preserve"> upwards</w:t>
      </w:r>
      <w:r w:rsidRPr="00D82ED4">
        <w:rPr>
          <w:highlight w:val="yellow"/>
        </w:rPr>
        <w:t>.</w:t>
      </w:r>
      <w:r w:rsidR="00327DD8" w:rsidRPr="00D82ED4">
        <w:t xml:space="preserve"> </w:t>
      </w:r>
      <w:r w:rsidRPr="00D82ED4">
        <w:rPr>
          <w:highlight w:val="yellow"/>
        </w:rPr>
        <w:t xml:space="preserve">Using </w:t>
      </w:r>
      <w:proofErr w:type="gramStart"/>
      <w:r w:rsidRPr="00D82ED4">
        <w:rPr>
          <w:highlight w:val="yellow"/>
        </w:rPr>
        <w:t>small curved</w:t>
      </w:r>
      <w:proofErr w:type="gramEnd"/>
      <w:r w:rsidRPr="00D82ED4">
        <w:rPr>
          <w:highlight w:val="yellow"/>
        </w:rPr>
        <w:t xml:space="preserve"> </w:t>
      </w:r>
      <w:r w:rsidRPr="00D82ED4">
        <w:rPr>
          <w:highlight w:val="yellow"/>
        </w:rPr>
        <w:lastRenderedPageBreak/>
        <w:t xml:space="preserve">forceps, gently reflect the CB by exposing the superior, middle and inferior cerebellar </w:t>
      </w:r>
      <w:r w:rsidR="003C76E7" w:rsidRPr="00D82ED4">
        <w:rPr>
          <w:highlight w:val="yellow"/>
        </w:rPr>
        <w:t>peduncles and</w:t>
      </w:r>
      <w:r w:rsidRPr="00D82ED4">
        <w:rPr>
          <w:highlight w:val="yellow"/>
        </w:rPr>
        <w:t xml:space="preserve"> remove the </w:t>
      </w:r>
      <w:r w:rsidR="007361CD" w:rsidRPr="00D82ED4">
        <w:rPr>
          <w:b/>
          <w:highlight w:val="yellow"/>
        </w:rPr>
        <w:t>CB</w:t>
      </w:r>
      <w:r w:rsidR="007361CD" w:rsidRPr="00D82ED4">
        <w:t xml:space="preserve"> (</w:t>
      </w:r>
      <w:r w:rsidR="00AF5447" w:rsidRPr="00D82ED4">
        <w:rPr>
          <w:b/>
          <w:bCs/>
        </w:rPr>
        <w:t>Figure 4iii</w:t>
      </w:r>
      <w:r w:rsidR="00AF5447" w:rsidRPr="00D82ED4">
        <w:t xml:space="preserve"> and </w:t>
      </w:r>
      <w:r w:rsidR="00AF5447" w:rsidRPr="00D82ED4">
        <w:rPr>
          <w:b/>
          <w:bCs/>
        </w:rPr>
        <w:t>Figure 4iv</w:t>
      </w:r>
      <w:r w:rsidR="00AF5447" w:rsidRPr="00D82ED4">
        <w:t>)</w:t>
      </w:r>
      <w:r w:rsidR="00D90447" w:rsidRPr="00D82ED4">
        <w:t>.</w:t>
      </w:r>
    </w:p>
    <w:p w14:paraId="4F852162" w14:textId="77777777" w:rsidR="00D90447" w:rsidRPr="00D82ED4" w:rsidRDefault="00D90447" w:rsidP="00D90447">
      <w:pPr>
        <w:pStyle w:val="ListParagraph"/>
        <w:ind w:left="0"/>
      </w:pPr>
    </w:p>
    <w:p w14:paraId="68BB3ADF" w14:textId="7BC85581" w:rsidR="00D4653A" w:rsidRPr="00D82ED4" w:rsidRDefault="0009620B" w:rsidP="00D90447">
      <w:pPr>
        <w:pStyle w:val="ListParagraph"/>
        <w:numPr>
          <w:ilvl w:val="1"/>
          <w:numId w:val="34"/>
        </w:numPr>
        <w:ind w:left="0" w:firstLine="0"/>
      </w:pPr>
      <w:r w:rsidRPr="00D82ED4">
        <w:rPr>
          <w:highlight w:val="yellow"/>
        </w:rPr>
        <w:t xml:space="preserve">Make </w:t>
      </w:r>
      <w:r w:rsidR="00CA5595" w:rsidRPr="00D82ED4">
        <w:rPr>
          <w:highlight w:val="yellow"/>
        </w:rPr>
        <w:t>a midsagittal</w:t>
      </w:r>
      <w:r w:rsidR="006833B6" w:rsidRPr="00D82ED4">
        <w:rPr>
          <w:highlight w:val="yellow"/>
        </w:rPr>
        <w:t xml:space="preserve"> cut starting from the dorsum</w:t>
      </w:r>
      <w:r w:rsidRPr="00D82ED4">
        <w:rPr>
          <w:highlight w:val="yellow"/>
        </w:rPr>
        <w:t xml:space="preserve"> and</w:t>
      </w:r>
      <w:r w:rsidR="00A33873" w:rsidRPr="00D82ED4">
        <w:rPr>
          <w:highlight w:val="yellow"/>
        </w:rPr>
        <w:t xml:space="preserve"> </w:t>
      </w:r>
      <w:r w:rsidR="006833B6" w:rsidRPr="00D82ED4">
        <w:rPr>
          <w:highlight w:val="yellow"/>
        </w:rPr>
        <w:t xml:space="preserve">between the </w:t>
      </w:r>
      <w:r w:rsidR="006833B6" w:rsidRPr="00D82ED4">
        <w:rPr>
          <w:b/>
          <w:highlight w:val="yellow"/>
        </w:rPr>
        <w:t>OB</w:t>
      </w:r>
      <w:r w:rsidR="006833B6" w:rsidRPr="00D82ED4">
        <w:rPr>
          <w:highlight w:val="yellow"/>
        </w:rPr>
        <w:t xml:space="preserve"> and the cerebral hemispheres</w:t>
      </w:r>
      <w:r w:rsidR="00AF5447" w:rsidRPr="00D82ED4">
        <w:rPr>
          <w:highlight w:val="yellow"/>
        </w:rPr>
        <w:t xml:space="preserve"> (</w:t>
      </w:r>
      <w:r w:rsidR="00AF5447" w:rsidRPr="00D82ED4">
        <w:rPr>
          <w:b/>
          <w:bCs/>
          <w:highlight w:val="yellow"/>
        </w:rPr>
        <w:t>Figure 4v</w:t>
      </w:r>
      <w:r w:rsidR="00AF5447" w:rsidRPr="00D82ED4">
        <w:rPr>
          <w:highlight w:val="yellow"/>
        </w:rPr>
        <w:t>)</w:t>
      </w:r>
      <w:r w:rsidR="00D4653A" w:rsidRPr="00D82ED4">
        <w:rPr>
          <w:highlight w:val="yellow"/>
        </w:rPr>
        <w:t xml:space="preserve"> and make sure not to extend </w:t>
      </w:r>
      <w:r w:rsidR="006833B6" w:rsidRPr="00D82ED4">
        <w:rPr>
          <w:highlight w:val="yellow"/>
        </w:rPr>
        <w:t xml:space="preserve">farther than the anterior commissure. </w:t>
      </w:r>
      <w:r w:rsidR="00D4653A" w:rsidRPr="00D82ED4">
        <w:rPr>
          <w:highlight w:val="yellow"/>
        </w:rPr>
        <w:t xml:space="preserve">At this point, </w:t>
      </w:r>
      <w:r w:rsidR="001F47BA" w:rsidRPr="00D82ED4">
        <w:rPr>
          <w:highlight w:val="yellow"/>
        </w:rPr>
        <w:t xml:space="preserve">the </w:t>
      </w:r>
      <w:r w:rsidR="006833B6" w:rsidRPr="00D82ED4">
        <w:rPr>
          <w:highlight w:val="yellow"/>
        </w:rPr>
        <w:t xml:space="preserve">vermis </w:t>
      </w:r>
      <w:r w:rsidR="00D4653A" w:rsidRPr="00D82ED4">
        <w:rPr>
          <w:highlight w:val="yellow"/>
        </w:rPr>
        <w:t xml:space="preserve">can be </w:t>
      </w:r>
      <w:r w:rsidR="006833B6" w:rsidRPr="00D82ED4">
        <w:rPr>
          <w:highlight w:val="yellow"/>
        </w:rPr>
        <w:t>easily separated from the lateral portions</w:t>
      </w:r>
      <w:r w:rsidR="00D4653A" w:rsidRPr="00D82ED4">
        <w:rPr>
          <w:highlight w:val="yellow"/>
        </w:rPr>
        <w:t xml:space="preserve"> and </w:t>
      </w:r>
      <w:r w:rsidR="006833B6" w:rsidRPr="00D82ED4">
        <w:rPr>
          <w:b/>
          <w:highlight w:val="yellow"/>
        </w:rPr>
        <w:t xml:space="preserve">HB </w:t>
      </w:r>
      <w:r w:rsidR="00D4653A" w:rsidRPr="00D82ED4">
        <w:rPr>
          <w:highlight w:val="yellow"/>
        </w:rPr>
        <w:t>will be</w:t>
      </w:r>
      <w:r w:rsidR="006833B6" w:rsidRPr="00D82ED4">
        <w:rPr>
          <w:highlight w:val="yellow"/>
        </w:rPr>
        <w:t xml:space="preserve"> obtained by a coronal cut at the anterior margin of the </w:t>
      </w:r>
      <w:r w:rsidR="007361CD" w:rsidRPr="00D82ED4">
        <w:rPr>
          <w:highlight w:val="yellow"/>
        </w:rPr>
        <w:t>pons.</w:t>
      </w:r>
      <w:r w:rsidR="007361CD" w:rsidRPr="00D82ED4">
        <w:t xml:space="preserve"> </w:t>
      </w:r>
    </w:p>
    <w:p w14:paraId="06C99970" w14:textId="77777777" w:rsidR="00D90447" w:rsidRPr="00D82ED4" w:rsidRDefault="00D90447" w:rsidP="00D90447">
      <w:pPr>
        <w:pStyle w:val="ListParagraph"/>
        <w:ind w:left="0"/>
      </w:pPr>
    </w:p>
    <w:p w14:paraId="71CE750B" w14:textId="31222A9D" w:rsidR="00D4653A" w:rsidRPr="00D82ED4" w:rsidRDefault="00D4653A" w:rsidP="00D90447">
      <w:pPr>
        <w:pStyle w:val="ListParagraph"/>
        <w:numPr>
          <w:ilvl w:val="1"/>
          <w:numId w:val="34"/>
        </w:numPr>
        <w:ind w:left="0" w:firstLine="0"/>
      </w:pPr>
      <w:r w:rsidRPr="00D82ED4">
        <w:rPr>
          <w:highlight w:val="yellow"/>
        </w:rPr>
        <w:t xml:space="preserve">Separate the </w:t>
      </w:r>
      <w:r w:rsidR="006833B6" w:rsidRPr="00D82ED4">
        <w:rPr>
          <w:highlight w:val="yellow"/>
        </w:rPr>
        <w:t>medulla by a coronal cut at the posterior margin of the pons</w:t>
      </w:r>
      <w:r w:rsidR="006833B6" w:rsidRPr="00D82ED4">
        <w:t xml:space="preserve">. </w:t>
      </w:r>
    </w:p>
    <w:p w14:paraId="22D4FC72" w14:textId="77777777" w:rsidR="00D90447" w:rsidRPr="00D82ED4" w:rsidRDefault="00D90447" w:rsidP="00D90447">
      <w:pPr>
        <w:pStyle w:val="ListParagraph"/>
        <w:ind w:left="0"/>
        <w:rPr>
          <w:b/>
        </w:rPr>
      </w:pPr>
    </w:p>
    <w:p w14:paraId="186D26C0" w14:textId="052DFFAA" w:rsidR="008E3811" w:rsidRPr="00D82ED4" w:rsidRDefault="00962BC8" w:rsidP="00962BC8">
      <w:pPr>
        <w:pStyle w:val="ListParagraph"/>
        <w:ind w:left="0"/>
        <w:rPr>
          <w:b/>
        </w:rPr>
      </w:pPr>
      <w:r w:rsidRPr="00D82ED4">
        <w:t xml:space="preserve">NOTE: </w:t>
      </w:r>
      <w:r w:rsidR="00D4653A" w:rsidRPr="00D82ED4">
        <w:t>At this point, t</w:t>
      </w:r>
      <w:r w:rsidR="006833B6" w:rsidRPr="00D82ED4">
        <w:t xml:space="preserve">he diencephalon, the posterior part of the forebrain containing the epithalamus, thalamus, hypothalamus, and ventral thalamus and the third ventricle, </w:t>
      </w:r>
      <w:r w:rsidR="00D4653A" w:rsidRPr="00D82ED4">
        <w:t>will be</w:t>
      </w:r>
      <w:r w:rsidR="006833B6" w:rsidRPr="00D82ED4">
        <w:t xml:space="preserve"> turned ventral side up, and a midsagittal cut </w:t>
      </w:r>
      <w:r w:rsidR="00D4653A" w:rsidRPr="00D82ED4">
        <w:t xml:space="preserve">will be </w:t>
      </w:r>
      <w:r w:rsidR="006833B6" w:rsidRPr="00D82ED4">
        <w:t>made from the optic chiasm rostrally</w:t>
      </w:r>
      <w:r w:rsidR="00062A3D" w:rsidRPr="00D82ED4">
        <w:t>.</w:t>
      </w:r>
      <w:r w:rsidR="006833B6" w:rsidRPr="00D82ED4">
        <w:t xml:space="preserve"> </w:t>
      </w:r>
      <w:r w:rsidR="00525B56" w:rsidRPr="00D82ED4">
        <w:rPr>
          <w:highlight w:val="yellow"/>
        </w:rPr>
        <w:t xml:space="preserve">The </w:t>
      </w:r>
      <w:r w:rsidR="006833B6" w:rsidRPr="00D82ED4">
        <w:rPr>
          <w:highlight w:val="yellow"/>
        </w:rPr>
        <w:t>dissection of cerebral hemisphere</w:t>
      </w:r>
      <w:r w:rsidR="00525B56" w:rsidRPr="00D82ED4">
        <w:rPr>
          <w:highlight w:val="yellow"/>
        </w:rPr>
        <w:t xml:space="preserve">s followed by removal of </w:t>
      </w:r>
      <w:r w:rsidR="00525B56" w:rsidRPr="00D82ED4">
        <w:rPr>
          <w:b/>
          <w:highlight w:val="yellow"/>
        </w:rPr>
        <w:t xml:space="preserve">OB </w:t>
      </w:r>
      <w:r w:rsidR="00525B56" w:rsidRPr="00D82ED4">
        <w:rPr>
          <w:highlight w:val="yellow"/>
        </w:rPr>
        <w:t xml:space="preserve">from one of the </w:t>
      </w:r>
      <w:proofErr w:type="gramStart"/>
      <w:r w:rsidR="00525B56" w:rsidRPr="00D82ED4">
        <w:rPr>
          <w:highlight w:val="yellow"/>
        </w:rPr>
        <w:t>hemisphere</w:t>
      </w:r>
      <w:proofErr w:type="gramEnd"/>
      <w:r w:rsidR="00525B56" w:rsidRPr="00D82ED4">
        <w:rPr>
          <w:highlight w:val="yellow"/>
        </w:rPr>
        <w:t xml:space="preserve"> will be at this step</w:t>
      </w:r>
      <w:r w:rsidR="00AF5447" w:rsidRPr="00D82ED4">
        <w:t xml:space="preserve"> (</w:t>
      </w:r>
      <w:r w:rsidR="00AF5447" w:rsidRPr="00D82ED4">
        <w:rPr>
          <w:b/>
          <w:bCs/>
        </w:rPr>
        <w:t>Figure 4v</w:t>
      </w:r>
      <w:r w:rsidR="00AF5447" w:rsidRPr="00D82ED4">
        <w:t xml:space="preserve"> and </w:t>
      </w:r>
      <w:r w:rsidR="00AF5447" w:rsidRPr="00D82ED4">
        <w:rPr>
          <w:b/>
          <w:bCs/>
        </w:rPr>
        <w:t>Figure 4vi</w:t>
      </w:r>
      <w:r w:rsidR="00AF5447" w:rsidRPr="00D82ED4">
        <w:t>)</w:t>
      </w:r>
      <w:r w:rsidR="006833B6" w:rsidRPr="00D82ED4">
        <w:t>.</w:t>
      </w:r>
    </w:p>
    <w:p w14:paraId="08E52050" w14:textId="77777777" w:rsidR="00962BC8" w:rsidRPr="00D82ED4" w:rsidRDefault="00962BC8" w:rsidP="00962BC8">
      <w:pPr>
        <w:pStyle w:val="ListParagraph"/>
        <w:ind w:left="0"/>
        <w:rPr>
          <w:b/>
        </w:rPr>
      </w:pPr>
    </w:p>
    <w:p w14:paraId="2E74620D" w14:textId="3EB35946" w:rsidR="00A36292" w:rsidRPr="00D82ED4" w:rsidRDefault="00BE16FE" w:rsidP="00D90447">
      <w:pPr>
        <w:pStyle w:val="ListParagraph"/>
        <w:numPr>
          <w:ilvl w:val="1"/>
          <w:numId w:val="34"/>
        </w:numPr>
        <w:ind w:left="0" w:firstLine="0"/>
      </w:pPr>
      <w:r w:rsidRPr="00D82ED4">
        <w:t xml:space="preserve">Separate the </w:t>
      </w:r>
      <w:r w:rsidR="008E3811" w:rsidRPr="00D82ED4">
        <w:t>cerebral hemispheres</w:t>
      </w:r>
      <w:r w:rsidR="00AF5447" w:rsidRPr="00D82ED4">
        <w:t xml:space="preserve"> (</w:t>
      </w:r>
      <w:r w:rsidR="00AF5447" w:rsidRPr="00D82ED4">
        <w:rPr>
          <w:b/>
          <w:bCs/>
        </w:rPr>
        <w:t>Figure 4v</w:t>
      </w:r>
      <w:r w:rsidR="00AF5447" w:rsidRPr="00D82ED4">
        <w:t>)</w:t>
      </w:r>
      <w:r w:rsidR="008E3811" w:rsidRPr="00D82ED4">
        <w:t xml:space="preserve"> before dissecting the diencephalon</w:t>
      </w:r>
      <w:r w:rsidRPr="00D82ED4">
        <w:t xml:space="preserve"> further</w:t>
      </w:r>
      <w:r w:rsidR="00AF5447" w:rsidRPr="00D82ED4">
        <w:t xml:space="preserve"> (</w:t>
      </w:r>
      <w:r w:rsidR="00AF5447" w:rsidRPr="00D82ED4">
        <w:rPr>
          <w:b/>
          <w:bCs/>
        </w:rPr>
        <w:t>Figure 4v</w:t>
      </w:r>
      <w:r w:rsidR="00AF5447" w:rsidRPr="00D82ED4">
        <w:t>).</w:t>
      </w:r>
      <w:r w:rsidR="008E3811" w:rsidRPr="00D82ED4">
        <w:t xml:space="preserve"> </w:t>
      </w:r>
      <w:r w:rsidRPr="00D82ED4">
        <w:rPr>
          <w:highlight w:val="yellow"/>
        </w:rPr>
        <w:t xml:space="preserve">The dorsal </w:t>
      </w:r>
      <w:r w:rsidR="006C52DE" w:rsidRPr="00D82ED4">
        <w:rPr>
          <w:highlight w:val="yellow"/>
        </w:rPr>
        <w:t>approach will</w:t>
      </w:r>
      <w:r w:rsidRPr="00D82ED4">
        <w:rPr>
          <w:highlight w:val="yellow"/>
        </w:rPr>
        <w:t xml:space="preserve"> be </w:t>
      </w:r>
      <w:r w:rsidR="008E3811" w:rsidRPr="00D82ED4">
        <w:rPr>
          <w:highlight w:val="yellow"/>
        </w:rPr>
        <w:t>employ</w:t>
      </w:r>
      <w:r w:rsidRPr="00D82ED4">
        <w:rPr>
          <w:highlight w:val="yellow"/>
        </w:rPr>
        <w:t xml:space="preserve">ed by </w:t>
      </w:r>
      <w:r w:rsidR="008E3811" w:rsidRPr="00D82ED4">
        <w:rPr>
          <w:highlight w:val="yellow"/>
        </w:rPr>
        <w:t xml:space="preserve">careful blunt </w:t>
      </w:r>
      <w:r w:rsidR="00626E5E" w:rsidRPr="00D82ED4">
        <w:rPr>
          <w:highlight w:val="yellow"/>
        </w:rPr>
        <w:t>dissection to</w:t>
      </w:r>
      <w:r w:rsidRPr="00D82ED4">
        <w:rPr>
          <w:highlight w:val="yellow"/>
        </w:rPr>
        <w:t xml:space="preserve"> preserve the </w:t>
      </w:r>
      <w:r w:rsidR="008E3811" w:rsidRPr="00D82ED4">
        <w:rPr>
          <w:highlight w:val="yellow"/>
        </w:rPr>
        <w:t>critically salient midline landmarks</w:t>
      </w:r>
      <w:r w:rsidR="008E3811" w:rsidRPr="00D82ED4">
        <w:t>.</w:t>
      </w:r>
      <w:r w:rsidR="00327DD8" w:rsidRPr="00D82ED4">
        <w:t xml:space="preserve"> </w:t>
      </w:r>
      <w:r w:rsidRPr="00D82ED4">
        <w:t xml:space="preserve">Visualize </w:t>
      </w:r>
      <w:r w:rsidR="008E3811" w:rsidRPr="00D82ED4">
        <w:t>every interhemispheric connection before severing them</w:t>
      </w:r>
      <w:r w:rsidR="00A36292" w:rsidRPr="00D82ED4">
        <w:t xml:space="preserve"> as </w:t>
      </w:r>
      <w:r w:rsidR="00626E5E" w:rsidRPr="00D82ED4">
        <w:t>this will</w:t>
      </w:r>
      <w:r w:rsidR="00A36292" w:rsidRPr="00D82ED4">
        <w:t xml:space="preserve"> minimize </w:t>
      </w:r>
      <w:r w:rsidR="008E3811" w:rsidRPr="00D82ED4">
        <w:t>the possibility of deviating from the midline.</w:t>
      </w:r>
      <w:r w:rsidR="00327DD8" w:rsidRPr="00D82ED4">
        <w:t xml:space="preserve"> </w:t>
      </w:r>
    </w:p>
    <w:p w14:paraId="625DD144" w14:textId="77777777" w:rsidR="00962BC8" w:rsidRPr="00D82ED4" w:rsidRDefault="00962BC8" w:rsidP="00D90447"/>
    <w:p w14:paraId="41E25F72" w14:textId="2A92F215" w:rsidR="00A36292" w:rsidRPr="00D82ED4" w:rsidRDefault="00D74C0B" w:rsidP="00D90447">
      <w:r w:rsidRPr="00D82ED4">
        <w:t>NOTE:</w:t>
      </w:r>
      <w:r w:rsidR="00A36292" w:rsidRPr="00D82ED4">
        <w:t xml:space="preserve"> </w:t>
      </w:r>
      <w:r w:rsidR="00525B56" w:rsidRPr="00D82ED4">
        <w:t>A</w:t>
      </w:r>
      <w:r w:rsidR="005A0B2C" w:rsidRPr="00D82ED4">
        <w:t xml:space="preserve">t this step one of the cerebral </w:t>
      </w:r>
      <w:proofErr w:type="gramStart"/>
      <w:r w:rsidR="005A0B2C" w:rsidRPr="00D82ED4">
        <w:t>hemisphere</w:t>
      </w:r>
      <w:proofErr w:type="gramEnd"/>
      <w:r w:rsidR="005A0B2C" w:rsidRPr="00D82ED4">
        <w:t xml:space="preserve"> (</w:t>
      </w:r>
      <w:r w:rsidR="005A0B2C" w:rsidRPr="00D82ED4">
        <w:rPr>
          <w:b/>
        </w:rPr>
        <w:t>Hemibrain</w:t>
      </w:r>
      <w:r w:rsidR="005A0B2C" w:rsidRPr="00D82ED4">
        <w:t xml:space="preserve">) can be preserved and </w:t>
      </w:r>
      <w:r w:rsidR="001F47BA" w:rsidRPr="00D82ED4">
        <w:t xml:space="preserve">the </w:t>
      </w:r>
      <w:r w:rsidR="005A0B2C" w:rsidRPr="00D82ED4">
        <w:t>second hemisphere can be used for further dissection</w:t>
      </w:r>
    </w:p>
    <w:p w14:paraId="070E3D55" w14:textId="77777777" w:rsidR="00962BC8" w:rsidRPr="00D82ED4" w:rsidRDefault="00962BC8" w:rsidP="00962BC8">
      <w:pPr>
        <w:pStyle w:val="ListParagraph"/>
        <w:ind w:left="0"/>
      </w:pPr>
    </w:p>
    <w:p w14:paraId="24746046" w14:textId="026612F2" w:rsidR="00A36292" w:rsidRPr="00D82ED4" w:rsidRDefault="00A36292" w:rsidP="00D90447">
      <w:pPr>
        <w:pStyle w:val="ListParagraph"/>
        <w:numPr>
          <w:ilvl w:val="1"/>
          <w:numId w:val="34"/>
        </w:numPr>
        <w:ind w:left="0" w:firstLine="0"/>
      </w:pPr>
      <w:r w:rsidRPr="00D82ED4">
        <w:rPr>
          <w:highlight w:val="yellow"/>
        </w:rPr>
        <w:t xml:space="preserve">Slip the closed blades of </w:t>
      </w:r>
      <w:r w:rsidR="00CA5595" w:rsidRPr="00D82ED4">
        <w:rPr>
          <w:highlight w:val="yellow"/>
        </w:rPr>
        <w:t>a small</w:t>
      </w:r>
      <w:r w:rsidR="008E3811" w:rsidRPr="00D82ED4">
        <w:rPr>
          <w:highlight w:val="yellow"/>
        </w:rPr>
        <w:t xml:space="preserve">, curved forceps, </w:t>
      </w:r>
      <w:r w:rsidR="00485A1D" w:rsidRPr="00D82ED4">
        <w:rPr>
          <w:highlight w:val="yellow"/>
        </w:rPr>
        <w:t>beneath</w:t>
      </w:r>
      <w:r w:rsidR="008E3811" w:rsidRPr="00D82ED4">
        <w:rPr>
          <w:highlight w:val="yellow"/>
        </w:rPr>
        <w:t xml:space="preserve"> the corpus callosum and gently spread to retract the neocortex bilaterally.</w:t>
      </w:r>
      <w:r w:rsidR="008E3811" w:rsidRPr="00D82ED4">
        <w:t xml:space="preserve"> The corpus callosum</w:t>
      </w:r>
      <w:r w:rsidRPr="00D82ED4">
        <w:t xml:space="preserve"> is </w:t>
      </w:r>
      <w:r w:rsidR="008E3811" w:rsidRPr="00D82ED4">
        <w:t xml:space="preserve">a broad band of nerve fibers </w:t>
      </w:r>
      <w:r w:rsidRPr="00D82ED4">
        <w:t>that joins</w:t>
      </w:r>
      <w:r w:rsidR="00CA5595" w:rsidRPr="00D82ED4">
        <w:t xml:space="preserve"> </w:t>
      </w:r>
      <w:r w:rsidR="008E3811" w:rsidRPr="00D82ED4">
        <w:t xml:space="preserve">the two hemispheres </w:t>
      </w:r>
      <w:r w:rsidR="009E22EF" w:rsidRPr="00D82ED4">
        <w:t xml:space="preserve">which </w:t>
      </w:r>
      <w:r w:rsidRPr="00D82ED4">
        <w:t>will be</w:t>
      </w:r>
      <w:r w:rsidR="008E3811" w:rsidRPr="00D82ED4">
        <w:t xml:space="preserve"> bluntly dissected by pinching with the forceps, without disturbing the midline structures lying beneath.</w:t>
      </w:r>
      <w:r w:rsidR="00327DD8" w:rsidRPr="00D82ED4">
        <w:t xml:space="preserve"> </w:t>
      </w:r>
    </w:p>
    <w:p w14:paraId="58E28495" w14:textId="77777777" w:rsidR="00962BC8" w:rsidRPr="00D82ED4" w:rsidRDefault="00962BC8" w:rsidP="00962BC8">
      <w:pPr>
        <w:pStyle w:val="ListParagraph"/>
        <w:ind w:left="0"/>
      </w:pPr>
    </w:p>
    <w:p w14:paraId="1F9E1853" w14:textId="13535169" w:rsidR="00C52ABA" w:rsidRPr="00D82ED4" w:rsidRDefault="00962BC8" w:rsidP="00962BC8">
      <w:pPr>
        <w:pStyle w:val="ListParagraph"/>
        <w:ind w:left="0"/>
      </w:pPr>
      <w:r w:rsidRPr="00D82ED4">
        <w:t xml:space="preserve">NOTE: </w:t>
      </w:r>
      <w:r w:rsidR="006C52DE" w:rsidRPr="00D82ED4">
        <w:t xml:space="preserve">Mesial faces of the hemispheres </w:t>
      </w:r>
      <w:r w:rsidR="00CA5595" w:rsidRPr="00D82ED4">
        <w:t>will have</w:t>
      </w:r>
      <w:r w:rsidR="006C52DE" w:rsidRPr="00D82ED4">
        <w:t xml:space="preserve"> multiple </w:t>
      </w:r>
      <w:r w:rsidR="008E3811" w:rsidRPr="00D82ED4">
        <w:t xml:space="preserve">landmarks visible </w:t>
      </w:r>
      <w:r w:rsidR="006C52DE" w:rsidRPr="00D82ED4">
        <w:t xml:space="preserve">such </w:t>
      </w:r>
      <w:r w:rsidR="00626E5E" w:rsidRPr="00D82ED4">
        <w:t>as myelinated</w:t>
      </w:r>
      <w:r w:rsidR="008E3811" w:rsidRPr="00D82ED4">
        <w:t xml:space="preserve"> structures like the genu of the corpus callosum, the </w:t>
      </w:r>
      <w:proofErr w:type="spellStart"/>
      <w:r w:rsidR="008E3811" w:rsidRPr="00D82ED4">
        <w:t>fornices</w:t>
      </w:r>
      <w:proofErr w:type="spellEnd"/>
      <w:r w:rsidR="008E3811" w:rsidRPr="00D82ED4">
        <w:t xml:space="preserve">, and the anterior commissure. </w:t>
      </w:r>
      <w:r w:rsidR="006C52DE" w:rsidRPr="00D82ED4">
        <w:t xml:space="preserve">Also, though </w:t>
      </w:r>
      <w:r w:rsidR="00CA5595" w:rsidRPr="00D82ED4">
        <w:t>a few</w:t>
      </w:r>
      <w:r w:rsidR="008E3811" w:rsidRPr="00D82ED4">
        <w:t xml:space="preserve"> millimeters lateral to the midline, the mammil</w:t>
      </w:r>
      <w:r w:rsidR="007D5DED" w:rsidRPr="00D82ED4">
        <w:t>l</w:t>
      </w:r>
      <w:r w:rsidR="008E3811" w:rsidRPr="00D82ED4">
        <w:t xml:space="preserve">othalamic tract and the fasciculus </w:t>
      </w:r>
      <w:proofErr w:type="spellStart"/>
      <w:r w:rsidR="008E3811" w:rsidRPr="00D82ED4">
        <w:t>retroflexus</w:t>
      </w:r>
      <w:proofErr w:type="spellEnd"/>
      <w:r w:rsidR="008E3811" w:rsidRPr="00D82ED4">
        <w:t xml:space="preserve"> may also be visible. </w:t>
      </w:r>
    </w:p>
    <w:p w14:paraId="0E727258" w14:textId="4C16E670" w:rsidR="00962BC8" w:rsidRPr="00D82ED4" w:rsidRDefault="00962BC8" w:rsidP="00962BC8">
      <w:pPr>
        <w:pStyle w:val="ListParagraph"/>
        <w:ind w:left="0"/>
      </w:pPr>
    </w:p>
    <w:p w14:paraId="0F17F927" w14:textId="4CF8F8BE" w:rsidR="00646A29" w:rsidRPr="00D82ED4" w:rsidRDefault="00962BC8" w:rsidP="00D90447">
      <w:pPr>
        <w:pStyle w:val="ListParagraph"/>
        <w:numPr>
          <w:ilvl w:val="1"/>
          <w:numId w:val="34"/>
        </w:numPr>
        <w:ind w:left="0" w:firstLine="0"/>
      </w:pPr>
      <w:r w:rsidRPr="00D82ED4">
        <w:t>Bisect the</w:t>
      </w:r>
      <w:r w:rsidR="00646A29" w:rsidRPr="00D82ED4">
        <w:t xml:space="preserve"> multiple s</w:t>
      </w:r>
      <w:r w:rsidR="008E3811" w:rsidRPr="00D82ED4">
        <w:t>tructures that cross the midline and</w:t>
      </w:r>
      <w:r w:rsidR="00646A29" w:rsidRPr="00D82ED4">
        <w:t>.</w:t>
      </w:r>
      <w:r w:rsidR="008E3811" w:rsidRPr="00D82ED4">
        <w:t xml:space="preserve"> </w:t>
      </w:r>
      <w:r w:rsidR="00646A29" w:rsidRPr="00D82ED4">
        <w:t xml:space="preserve">This will </w:t>
      </w:r>
      <w:r w:rsidR="008E3811" w:rsidRPr="00D82ED4">
        <w:t xml:space="preserve">include </w:t>
      </w:r>
      <w:r w:rsidR="009E22EF" w:rsidRPr="00D82ED4">
        <w:t xml:space="preserve">the </w:t>
      </w:r>
      <w:r w:rsidR="008E3811" w:rsidRPr="00D82ED4">
        <w:t>corpus callosum, anterior commissure, ventral fornix commissure, posterior commissure, dorsal fornix commissure, supra mammillary decussation, superior colliculus commissure, ventral fornix commissure, and periventricular thalamic fibers.</w:t>
      </w:r>
    </w:p>
    <w:p w14:paraId="066B6B2A" w14:textId="77777777" w:rsidR="00962BC8" w:rsidRPr="00D82ED4" w:rsidRDefault="00962BC8" w:rsidP="00962BC8">
      <w:pPr>
        <w:pStyle w:val="ListParagraph"/>
        <w:ind w:left="0"/>
      </w:pPr>
    </w:p>
    <w:p w14:paraId="25BE0E35" w14:textId="16B9E6EE" w:rsidR="00CA5595" w:rsidRPr="00D82ED4" w:rsidRDefault="00962BC8" w:rsidP="00D90447">
      <w:pPr>
        <w:pStyle w:val="ListParagraph"/>
        <w:numPr>
          <w:ilvl w:val="1"/>
          <w:numId w:val="34"/>
        </w:numPr>
        <w:ind w:left="0" w:firstLine="0"/>
      </w:pPr>
      <w:r w:rsidRPr="00D82ED4">
        <w:rPr>
          <w:highlight w:val="yellow"/>
        </w:rPr>
        <w:t>Take special care</w:t>
      </w:r>
      <w:r w:rsidR="00646A29" w:rsidRPr="00D82ED4">
        <w:rPr>
          <w:highlight w:val="yellow"/>
        </w:rPr>
        <w:t xml:space="preserve"> at this step in or near the midline that might be partially compromised by the dorsal approach method.</w:t>
      </w:r>
      <w:r w:rsidR="00525B56" w:rsidRPr="00D82ED4">
        <w:t xml:space="preserve"> All follow-</w:t>
      </w:r>
      <w:r w:rsidR="00D41A15" w:rsidRPr="00D82ED4">
        <w:t>up</w:t>
      </w:r>
      <w:r w:rsidR="00525B56" w:rsidRPr="00D82ED4">
        <w:t xml:space="preserve"> structures are at </w:t>
      </w:r>
      <w:r w:rsidR="00F63DAA" w:rsidRPr="00D82ED4">
        <w:t>risk if</w:t>
      </w:r>
      <w:r w:rsidR="00525B56" w:rsidRPr="00D82ED4">
        <w:t xml:space="preserve"> not performed carefully.</w:t>
      </w:r>
      <w:r w:rsidR="00646A29" w:rsidRPr="00D82ED4">
        <w:t xml:space="preserve"> </w:t>
      </w:r>
    </w:p>
    <w:p w14:paraId="74DCE3FE" w14:textId="77777777" w:rsidR="00962BC8" w:rsidRPr="00D82ED4" w:rsidRDefault="00962BC8" w:rsidP="00962BC8">
      <w:pPr>
        <w:pStyle w:val="ListParagraph"/>
        <w:ind w:left="0"/>
      </w:pPr>
    </w:p>
    <w:p w14:paraId="0733D436" w14:textId="57E73290" w:rsidR="00CA5595" w:rsidRPr="00D82ED4" w:rsidRDefault="00962BC8" w:rsidP="00D90447">
      <w:pPr>
        <w:pStyle w:val="ListParagraph"/>
        <w:numPr>
          <w:ilvl w:val="1"/>
          <w:numId w:val="34"/>
        </w:numPr>
        <w:ind w:left="0" w:firstLine="0"/>
      </w:pPr>
      <w:r w:rsidRPr="00D82ED4">
        <w:rPr>
          <w:highlight w:val="yellow"/>
        </w:rPr>
        <w:t>Remove the</w:t>
      </w:r>
      <w:r w:rsidR="008E3811" w:rsidRPr="00D82ED4">
        <w:rPr>
          <w:highlight w:val="yellow"/>
        </w:rPr>
        <w:t xml:space="preserve"> </w:t>
      </w:r>
      <w:proofErr w:type="spellStart"/>
      <w:r w:rsidR="008E3811" w:rsidRPr="00D82ED4">
        <w:rPr>
          <w:highlight w:val="yellow"/>
        </w:rPr>
        <w:t>the</w:t>
      </w:r>
      <w:proofErr w:type="spellEnd"/>
      <w:r w:rsidR="008E3811" w:rsidRPr="00D82ED4">
        <w:rPr>
          <w:highlight w:val="yellow"/>
        </w:rPr>
        <w:t xml:space="preserve"> </w:t>
      </w:r>
      <w:r w:rsidR="006A5666" w:rsidRPr="00D82ED4">
        <w:rPr>
          <w:b/>
          <w:highlight w:val="yellow"/>
        </w:rPr>
        <w:t>OB</w:t>
      </w:r>
      <w:r w:rsidR="00525B56" w:rsidRPr="00D82ED4">
        <w:rPr>
          <w:b/>
          <w:highlight w:val="yellow"/>
        </w:rPr>
        <w:t xml:space="preserve"> (</w:t>
      </w:r>
      <w:r w:rsidR="00525B56" w:rsidRPr="00D82ED4">
        <w:rPr>
          <w:bCs/>
          <w:highlight w:val="yellow"/>
        </w:rPr>
        <w:t>wedge shaped and lighter color)</w:t>
      </w:r>
      <w:r w:rsidR="008E3811" w:rsidRPr="00D82ED4">
        <w:rPr>
          <w:highlight w:val="yellow"/>
        </w:rPr>
        <w:t xml:space="preserve"> and accessory olfactory bulbs</w:t>
      </w:r>
      <w:r w:rsidR="00F531A4" w:rsidRPr="00D82ED4">
        <w:rPr>
          <w:highlight w:val="yellow"/>
        </w:rPr>
        <w:t xml:space="preserve"> followed by </w:t>
      </w:r>
      <w:r w:rsidRPr="00D82ED4">
        <w:rPr>
          <w:highlight w:val="yellow"/>
        </w:rPr>
        <w:t xml:space="preserve">collection of </w:t>
      </w:r>
      <w:r w:rsidR="008E3811" w:rsidRPr="00D82ED4">
        <w:rPr>
          <w:highlight w:val="yellow"/>
        </w:rPr>
        <w:t xml:space="preserve">the </w:t>
      </w:r>
      <w:r w:rsidR="008E3811" w:rsidRPr="00D82ED4">
        <w:rPr>
          <w:b/>
          <w:highlight w:val="yellow"/>
        </w:rPr>
        <w:t>MPFC</w:t>
      </w:r>
      <w:r w:rsidR="000B0D9F" w:rsidRPr="00D82ED4">
        <w:rPr>
          <w:b/>
          <w:highlight w:val="yellow"/>
        </w:rPr>
        <w:t xml:space="preserve"> </w:t>
      </w:r>
      <w:r w:rsidR="000B0D9F" w:rsidRPr="00D82ED4">
        <w:rPr>
          <w:highlight w:val="yellow"/>
        </w:rPr>
        <w:t xml:space="preserve">(cingulate cortex area 1, prelimbic, infralimbic, medial orbital, </w:t>
      </w:r>
      <w:r w:rsidR="000B0D9F" w:rsidRPr="00D82ED4">
        <w:rPr>
          <w:highlight w:val="yellow"/>
        </w:rPr>
        <w:lastRenderedPageBreak/>
        <w:t>and secondary motor cortices [M2])</w:t>
      </w:r>
      <w:r w:rsidR="00525B56" w:rsidRPr="00D82ED4">
        <w:rPr>
          <w:b/>
          <w:highlight w:val="yellow"/>
        </w:rPr>
        <w:t xml:space="preserve"> </w:t>
      </w:r>
      <w:r w:rsidR="000B0D9F" w:rsidRPr="00D82ED4">
        <w:rPr>
          <w:highlight w:val="yellow"/>
        </w:rPr>
        <w:t xml:space="preserve">and </w:t>
      </w:r>
      <w:r w:rsidR="000B0D9F" w:rsidRPr="00D82ED4">
        <w:rPr>
          <w:b/>
          <w:highlight w:val="yellow"/>
        </w:rPr>
        <w:t xml:space="preserve">FCX </w:t>
      </w:r>
      <w:r w:rsidR="008856B2" w:rsidRPr="00D82ED4">
        <w:rPr>
          <w:highlight w:val="yellow"/>
        </w:rPr>
        <w:t>by a</w:t>
      </w:r>
      <w:r w:rsidR="008E3811" w:rsidRPr="00D82ED4">
        <w:rPr>
          <w:highlight w:val="yellow"/>
        </w:rPr>
        <w:t xml:space="preserve"> coronal cut</w:t>
      </w:r>
      <w:r w:rsidR="00327DD8" w:rsidRPr="00D82ED4">
        <w:rPr>
          <w:highlight w:val="yellow"/>
        </w:rPr>
        <w:t xml:space="preserve"> </w:t>
      </w:r>
      <w:r w:rsidR="000A6F6D" w:rsidRPr="00D82ED4">
        <w:rPr>
          <w:highlight w:val="yellow"/>
        </w:rPr>
        <w:t xml:space="preserve">that </w:t>
      </w:r>
      <w:r w:rsidR="000B0D9F" w:rsidRPr="00D82ED4">
        <w:rPr>
          <w:highlight w:val="yellow"/>
        </w:rPr>
        <w:t xml:space="preserve">is made 1mm anterior to the genu of the corpus callosum </w:t>
      </w:r>
      <w:r w:rsidR="00AF5447" w:rsidRPr="00D82ED4">
        <w:rPr>
          <w:highlight w:val="yellow"/>
        </w:rPr>
        <w:t>(</w:t>
      </w:r>
      <w:r w:rsidR="00AF5447" w:rsidRPr="00D82ED4">
        <w:rPr>
          <w:b/>
          <w:bCs/>
          <w:highlight w:val="yellow"/>
        </w:rPr>
        <w:t>Figure 4vii</w:t>
      </w:r>
      <w:r w:rsidR="00AF5447" w:rsidRPr="00D82ED4">
        <w:rPr>
          <w:highlight w:val="yellow"/>
        </w:rPr>
        <w:t>)</w:t>
      </w:r>
      <w:r w:rsidR="008856B2" w:rsidRPr="00D82ED4">
        <w:rPr>
          <w:highlight w:val="yellow"/>
        </w:rPr>
        <w:t>.</w:t>
      </w:r>
      <w:r w:rsidR="00327DD8" w:rsidRPr="00D82ED4">
        <w:rPr>
          <w:highlight w:val="yellow"/>
        </w:rPr>
        <w:t xml:space="preserve"> </w:t>
      </w:r>
      <w:r w:rsidR="000A6F6D" w:rsidRPr="00D82ED4">
        <w:rPr>
          <w:highlight w:val="yellow"/>
        </w:rPr>
        <w:t>Divide the</w:t>
      </w:r>
      <w:r w:rsidR="000B0D9F" w:rsidRPr="00D82ED4">
        <w:rPr>
          <w:highlight w:val="yellow"/>
        </w:rPr>
        <w:t xml:space="preserve"> resulting section by a </w:t>
      </w:r>
      <w:r w:rsidR="001F47BA" w:rsidRPr="00D82ED4">
        <w:rPr>
          <w:highlight w:val="yellow"/>
        </w:rPr>
        <w:t>parasagittal</w:t>
      </w:r>
      <w:r w:rsidR="000B0D9F" w:rsidRPr="00D82ED4">
        <w:rPr>
          <w:highlight w:val="yellow"/>
        </w:rPr>
        <w:t xml:space="preserve"> cut 1/3 of the distance from the medial to the lateral surface, yielding </w:t>
      </w:r>
      <w:r w:rsidR="000B0D9F" w:rsidRPr="00D82ED4">
        <w:rPr>
          <w:b/>
          <w:highlight w:val="yellow"/>
        </w:rPr>
        <w:t>MPFC</w:t>
      </w:r>
      <w:r w:rsidR="000B0D9F" w:rsidRPr="00D82ED4">
        <w:rPr>
          <w:highlight w:val="yellow"/>
        </w:rPr>
        <w:t xml:space="preserve"> medially and remainder of FCX laterally.</w:t>
      </w:r>
      <w:r w:rsidR="008D61C0" w:rsidRPr="00D82ED4">
        <w:t xml:space="preserve"> </w:t>
      </w:r>
      <w:r w:rsidR="008856B2" w:rsidRPr="00D82ED4">
        <w:t>The cingulate cortex is the mouse analog of MPFC.</w:t>
      </w:r>
      <w:r w:rsidR="00327DD8" w:rsidRPr="00D82ED4">
        <w:t xml:space="preserve"> </w:t>
      </w:r>
    </w:p>
    <w:p w14:paraId="0975DEF9" w14:textId="77777777" w:rsidR="00962BC8" w:rsidRPr="00D82ED4" w:rsidRDefault="00962BC8" w:rsidP="00962BC8">
      <w:pPr>
        <w:pStyle w:val="ListParagraph"/>
        <w:ind w:left="0"/>
      </w:pPr>
    </w:p>
    <w:p w14:paraId="57DEC631" w14:textId="5643F899" w:rsidR="00962BC8" w:rsidRPr="00D82ED4" w:rsidRDefault="00962BC8" w:rsidP="00D90447">
      <w:r w:rsidRPr="00D82ED4">
        <w:t>NOTE: T</w:t>
      </w:r>
      <w:r w:rsidR="00AB481B" w:rsidRPr="00D82ED4">
        <w:t xml:space="preserve">his tissue </w:t>
      </w:r>
      <w:r w:rsidR="008E3811" w:rsidRPr="00D82ED4">
        <w:t xml:space="preserve">slice will also contain a small amount of the M2 (secondary motor cortex) </w:t>
      </w:r>
      <w:r w:rsidR="008E3811" w:rsidRPr="00D82ED4">
        <w:fldChar w:fldCharType="begin"/>
      </w:r>
      <w:r w:rsidR="00B42174" w:rsidRPr="00D82ED4">
        <w:instrText xml:space="preserve"> ADDIN EN.CITE &lt;EndNote&gt;&lt;Cite&gt;&lt;Author&gt;Paxinos&lt;/Author&gt;&lt;Year&gt;2008&lt;/Year&gt;&lt;RecNum&gt;12&lt;/RecNum&gt;&lt;DisplayText&gt;&lt;style face="superscript"&gt;17&lt;/style&gt;&lt;/DisplayText&gt;&lt;record&gt;&lt;rec-number&gt;12&lt;/rec-number&gt;&lt;foreign-keys&gt;&lt;key app="EN" db-id="2x2tpppt0axp0uetrtixa2x3ttpxztt55e2t" timestamp="1594655230"&gt;12&lt;/key&gt;&lt;/foreign-keys&gt;&lt;ref-type name="Book"&gt;6&lt;/ref-type&gt;&lt;contributors&gt;&lt;authors&gt;&lt;author&gt;Paxinos, George;&lt;/author&gt;&lt;author&gt;Franklin, Keith B. J&lt;/author&gt;&lt;/authors&gt;&lt;/contributors&gt;&lt;titles&gt;&lt;title&gt;The mouse brain in stereotaxic coordinates&lt;/title&gt;&lt;/titles&gt;&lt;edition&gt;Compact 3rd ed&lt;/edition&gt;&lt;dates&gt;&lt;year&gt;2008&lt;/year&gt;&lt;/dates&gt;&lt;pub-location&gt;Amsterdam ; London&lt;/pub-location&gt;&lt;publisher&gt;Elsevier Academic Press&lt;/publisher&gt;&lt;urls&gt;&lt;/urls&gt;&lt;/record&gt;&lt;/Cite&gt;&lt;/EndNote&gt;</w:instrText>
      </w:r>
      <w:r w:rsidR="008E3811" w:rsidRPr="00D82ED4">
        <w:fldChar w:fldCharType="separate"/>
      </w:r>
      <w:r w:rsidR="00B42174" w:rsidRPr="00D82ED4">
        <w:rPr>
          <w:noProof/>
          <w:vertAlign w:val="superscript"/>
        </w:rPr>
        <w:t>17</w:t>
      </w:r>
      <w:r w:rsidR="008E3811" w:rsidRPr="00D82ED4">
        <w:fldChar w:fldCharType="end"/>
      </w:r>
      <w:r w:rsidR="00FC3BD9" w:rsidRPr="00D82ED4">
        <w:t xml:space="preserve"> and is unavoidable</w:t>
      </w:r>
      <w:r w:rsidR="008E3811" w:rsidRPr="00D82ED4">
        <w:t xml:space="preserve">. </w:t>
      </w:r>
    </w:p>
    <w:p w14:paraId="08A4E5CB" w14:textId="77777777" w:rsidR="00962BC8" w:rsidRPr="00D82ED4" w:rsidRDefault="00962BC8" w:rsidP="00D90447"/>
    <w:p w14:paraId="1C57DB87" w14:textId="5C3A1933" w:rsidR="00CA5595" w:rsidRPr="00D82ED4" w:rsidRDefault="00703525" w:rsidP="00D90447">
      <w:pPr>
        <w:pStyle w:val="ListParagraph"/>
        <w:numPr>
          <w:ilvl w:val="1"/>
          <w:numId w:val="34"/>
        </w:numPr>
        <w:ind w:left="0" w:firstLine="0"/>
      </w:pPr>
      <w:r w:rsidRPr="00D82ED4">
        <w:t>Make a coronal cut at the level of the anterior commissure leading to visibility of pars anterior limb of the anterior commissure in the</w:t>
      </w:r>
      <w:r w:rsidR="00327DD8" w:rsidRPr="00D82ED4">
        <w:t xml:space="preserve"> </w:t>
      </w:r>
      <w:r w:rsidRPr="00D82ED4">
        <w:t>cross-section on the rostral face of the resulting coronal section</w:t>
      </w:r>
      <w:r w:rsidR="00443EC7" w:rsidRPr="00D82ED4">
        <w:t xml:space="preserve"> whereas</w:t>
      </w:r>
      <w:r w:rsidR="00327DD8" w:rsidRPr="00D82ED4">
        <w:t xml:space="preserve"> </w:t>
      </w:r>
      <w:r w:rsidR="00443EC7" w:rsidRPr="00D82ED4">
        <w:t xml:space="preserve">the transverse portion will be revealed in the caudal face of the section This </w:t>
      </w:r>
      <w:r w:rsidR="00FF1D47" w:rsidRPr="00D82ED4">
        <w:t xml:space="preserve">is </w:t>
      </w:r>
      <w:r w:rsidR="00443EC7" w:rsidRPr="00D82ED4">
        <w:t>a</w:t>
      </w:r>
      <w:r w:rsidRPr="00D82ED4">
        <w:t xml:space="preserve"> confirmatory landmark for </w:t>
      </w:r>
      <w:r w:rsidRPr="00D82ED4">
        <w:rPr>
          <w:b/>
        </w:rPr>
        <w:t>NA</w:t>
      </w:r>
      <w:r w:rsidR="006F2861" w:rsidRPr="00D82ED4">
        <w:rPr>
          <w:b/>
        </w:rPr>
        <w:t>C</w:t>
      </w:r>
      <w:r w:rsidRPr="00D82ED4">
        <w:rPr>
          <w:bCs/>
        </w:rPr>
        <w:fldChar w:fldCharType="begin"/>
      </w:r>
      <w:r w:rsidR="00B42174" w:rsidRPr="00D82ED4">
        <w:rPr>
          <w:bCs/>
        </w:rPr>
        <w:instrText xml:space="preserve"> ADDIN EN.CITE &lt;EndNote&gt;&lt;Cite&gt;&lt;Author&gt;Franklin&lt;/Author&gt;&lt;Year&gt;2019&lt;/Year&gt;&lt;RecNum&gt;38&lt;/RecNum&gt;&lt;DisplayText&gt;&lt;style face="superscript"&gt;18&lt;/style&gt;&lt;/DisplayText&gt;&lt;record&gt;&lt;rec-number&gt;38&lt;/rec-number&gt;&lt;foreign-keys&gt;&lt;key app="EN" db-id="2x2tpppt0axp0uetrtixa2x3ttpxztt55e2t" timestamp="1594931772"&gt;38&lt;/key&gt;&lt;/foreign-keys&gt;&lt;ref-type name="Book Section"&gt;5&lt;/ref-type&gt;&lt;contributors&gt;&lt;authors&gt;&lt;author&gt;Keith Franklin &lt;/author&gt;&lt;author&gt;George Paxinos&lt;/author&gt;&lt;/authors&gt;&lt;/contributors&gt;&lt;titles&gt;&lt;title&gt;Paxinos and Franklin&amp;apos;s the Mouse Brain in Stereotaxic Coordinates, Compact &lt;/title&gt;&lt;secondary-title&gt;The Coronal Plates and Diagrams&lt;/secondary-title&gt;&lt;/titles&gt;&lt;edition&gt;5th Edition&lt;/edition&gt;&lt;dates&gt;&lt;year&gt;2019&lt;/year&gt;&lt;/dates&gt;&lt;pub-location&gt;San Diego&lt;/pub-location&gt;&lt;publisher&gt;Academic Press&lt;/publisher&gt;&lt;urls&gt;&lt;/urls&gt;&lt;/record&gt;&lt;/Cite&gt;&lt;/EndNote&gt;</w:instrText>
      </w:r>
      <w:r w:rsidRPr="00D82ED4">
        <w:rPr>
          <w:bCs/>
        </w:rPr>
        <w:fldChar w:fldCharType="separate"/>
      </w:r>
      <w:r w:rsidR="00B42174" w:rsidRPr="00D82ED4">
        <w:rPr>
          <w:bCs/>
          <w:noProof/>
          <w:vertAlign w:val="superscript"/>
        </w:rPr>
        <w:t>18</w:t>
      </w:r>
      <w:r w:rsidRPr="00D82ED4">
        <w:rPr>
          <w:bCs/>
        </w:rPr>
        <w:fldChar w:fldCharType="end"/>
      </w:r>
      <w:r w:rsidRPr="00D82ED4">
        <w:t xml:space="preserve">. </w:t>
      </w:r>
      <w:r w:rsidR="00626E5E" w:rsidRPr="00D82ED4">
        <w:t xml:space="preserve">The </w:t>
      </w:r>
      <w:r w:rsidR="00626E5E" w:rsidRPr="00D82ED4">
        <w:rPr>
          <w:b/>
        </w:rPr>
        <w:t>VS</w:t>
      </w:r>
      <w:r w:rsidR="00626E5E" w:rsidRPr="00D82ED4">
        <w:t xml:space="preserve"> is composed of the </w:t>
      </w:r>
      <w:r w:rsidR="00C74BA5" w:rsidRPr="00D82ED4">
        <w:rPr>
          <w:b/>
        </w:rPr>
        <w:t>NA</w:t>
      </w:r>
      <w:r w:rsidR="006F2861" w:rsidRPr="00D82ED4">
        <w:rPr>
          <w:b/>
        </w:rPr>
        <w:t>C</w:t>
      </w:r>
      <w:r w:rsidR="00C74BA5" w:rsidRPr="00D82ED4">
        <w:t xml:space="preserve"> and </w:t>
      </w:r>
      <w:r w:rsidR="00C74BA5" w:rsidRPr="00D82ED4">
        <w:rPr>
          <w:b/>
        </w:rPr>
        <w:t>OT</w:t>
      </w:r>
      <w:r w:rsidR="006F2861" w:rsidRPr="00D82ED4">
        <w:t>.</w:t>
      </w:r>
    </w:p>
    <w:p w14:paraId="5A4C1C5B" w14:textId="77777777" w:rsidR="00962BC8" w:rsidRPr="00D82ED4" w:rsidRDefault="00962BC8" w:rsidP="00962BC8">
      <w:pPr>
        <w:pStyle w:val="ListParagraph"/>
        <w:ind w:left="0"/>
      </w:pPr>
    </w:p>
    <w:p w14:paraId="718D7E31" w14:textId="1DE7CC56" w:rsidR="00CA5595" w:rsidRPr="00D82ED4" w:rsidRDefault="00D74C0B" w:rsidP="00D90447">
      <w:r w:rsidRPr="00D82ED4">
        <w:t>NOTE:</w:t>
      </w:r>
      <w:r w:rsidR="00CA5595" w:rsidRPr="00D82ED4">
        <w:t xml:space="preserve"> There is an anterior limb in addition to</w:t>
      </w:r>
      <w:r w:rsidR="00FF1D47" w:rsidRPr="00D82ED4">
        <w:t xml:space="preserve"> the</w:t>
      </w:r>
      <w:r w:rsidR="00CA5595" w:rsidRPr="00D82ED4">
        <w:t xml:space="preserve"> transverse segment in the anterior commissure and it is called anterior commissure, pars anterior.</w:t>
      </w:r>
    </w:p>
    <w:p w14:paraId="6096B890" w14:textId="77777777" w:rsidR="00962BC8" w:rsidRPr="00D82ED4" w:rsidRDefault="00962BC8" w:rsidP="00D90447"/>
    <w:p w14:paraId="5C2F07D3" w14:textId="7A951352" w:rsidR="00BB53B5" w:rsidRPr="00D82ED4" w:rsidRDefault="00443EC7" w:rsidP="00D90447">
      <w:pPr>
        <w:pStyle w:val="ListParagraph"/>
        <w:numPr>
          <w:ilvl w:val="1"/>
          <w:numId w:val="34"/>
        </w:numPr>
        <w:ind w:left="0" w:firstLine="0"/>
      </w:pPr>
      <w:r w:rsidRPr="00D82ED4">
        <w:rPr>
          <w:highlight w:val="yellow"/>
        </w:rPr>
        <w:t xml:space="preserve">Partially </w:t>
      </w:r>
      <w:r w:rsidR="00CA5595" w:rsidRPr="00D82ED4">
        <w:rPr>
          <w:highlight w:val="yellow"/>
        </w:rPr>
        <w:t>cut horizontally</w:t>
      </w:r>
      <w:r w:rsidRPr="00D82ED4">
        <w:rPr>
          <w:highlight w:val="yellow"/>
        </w:rPr>
        <w:t xml:space="preserve"> </w:t>
      </w:r>
      <w:r w:rsidR="00703525" w:rsidRPr="00D82ED4">
        <w:rPr>
          <w:highlight w:val="yellow"/>
        </w:rPr>
        <w:t xml:space="preserve">through the transverse portion of the anterior commissure from the midline beneath the anterior horn of the lateral ventricle, to free the septal nucleus dorsally and the </w:t>
      </w:r>
      <w:r w:rsidR="00703525" w:rsidRPr="00D82ED4">
        <w:rPr>
          <w:b/>
          <w:highlight w:val="yellow"/>
        </w:rPr>
        <w:t>VS</w:t>
      </w:r>
      <w:r w:rsidR="00703525" w:rsidRPr="00D82ED4">
        <w:rPr>
          <w:highlight w:val="yellow"/>
        </w:rPr>
        <w:t xml:space="preserve"> ventrally.</w:t>
      </w:r>
      <w:r w:rsidR="00327DD8" w:rsidRPr="00D82ED4">
        <w:rPr>
          <w:highlight w:val="yellow"/>
        </w:rPr>
        <w:t xml:space="preserve"> </w:t>
      </w:r>
      <w:r w:rsidR="007B1AD0" w:rsidRPr="00D82ED4">
        <w:rPr>
          <w:highlight w:val="yellow"/>
        </w:rPr>
        <w:t>Remove the s</w:t>
      </w:r>
      <w:r w:rsidR="00703525" w:rsidRPr="00D82ED4">
        <w:rPr>
          <w:highlight w:val="yellow"/>
        </w:rPr>
        <w:t xml:space="preserve">mall amount of the cortex </w:t>
      </w:r>
      <w:r w:rsidR="007B1AD0" w:rsidRPr="00D82ED4">
        <w:rPr>
          <w:highlight w:val="yellow"/>
        </w:rPr>
        <w:t xml:space="preserve">from the lateral surface where </w:t>
      </w:r>
      <w:r w:rsidR="007B1AD0" w:rsidRPr="00D82ED4">
        <w:rPr>
          <w:b/>
          <w:highlight w:val="yellow"/>
        </w:rPr>
        <w:t>NA</w:t>
      </w:r>
      <w:r w:rsidR="006F2861" w:rsidRPr="00D82ED4">
        <w:rPr>
          <w:b/>
          <w:highlight w:val="yellow"/>
        </w:rPr>
        <w:t>C</w:t>
      </w:r>
      <w:r w:rsidR="007B1AD0" w:rsidRPr="00D82ED4">
        <w:rPr>
          <w:highlight w:val="yellow"/>
        </w:rPr>
        <w:t xml:space="preserve"> and </w:t>
      </w:r>
      <w:r w:rsidR="007B1AD0" w:rsidRPr="00D82ED4">
        <w:rPr>
          <w:b/>
          <w:highlight w:val="yellow"/>
        </w:rPr>
        <w:t xml:space="preserve">OT </w:t>
      </w:r>
      <w:r w:rsidR="007B1AD0" w:rsidRPr="00D82ED4">
        <w:rPr>
          <w:highlight w:val="yellow"/>
        </w:rPr>
        <w:t>will be</w:t>
      </w:r>
      <w:r w:rsidR="00703525" w:rsidRPr="00D82ED4">
        <w:rPr>
          <w:highlight w:val="yellow"/>
        </w:rPr>
        <w:t xml:space="preserve"> removed.</w:t>
      </w:r>
    </w:p>
    <w:p w14:paraId="54575641" w14:textId="77777777" w:rsidR="00962BC8" w:rsidRPr="00D82ED4" w:rsidRDefault="00962BC8" w:rsidP="00962BC8">
      <w:pPr>
        <w:pStyle w:val="ListParagraph"/>
        <w:ind w:left="0"/>
      </w:pPr>
    </w:p>
    <w:p w14:paraId="134C0465" w14:textId="6B1D0BB7" w:rsidR="00A06F4E" w:rsidRPr="00D82ED4" w:rsidRDefault="007B1AD0" w:rsidP="00D90447">
      <w:pPr>
        <w:pStyle w:val="ListParagraph"/>
        <w:numPr>
          <w:ilvl w:val="1"/>
          <w:numId w:val="34"/>
        </w:numPr>
        <w:ind w:left="0" w:firstLine="0"/>
      </w:pPr>
      <w:r w:rsidRPr="00D82ED4">
        <w:rPr>
          <w:highlight w:val="yellow"/>
        </w:rPr>
        <w:t xml:space="preserve">Separate </w:t>
      </w:r>
      <w:r w:rsidR="00C74BA5" w:rsidRPr="00D82ED4">
        <w:rPr>
          <w:highlight w:val="yellow"/>
        </w:rPr>
        <w:t>the rostral</w:t>
      </w:r>
      <w:r w:rsidR="008E3811" w:rsidRPr="00D82ED4">
        <w:rPr>
          <w:highlight w:val="yellow"/>
        </w:rPr>
        <w:t xml:space="preserve"> portion of the </w:t>
      </w:r>
      <w:r w:rsidR="008E3811" w:rsidRPr="00D82ED4">
        <w:rPr>
          <w:b/>
          <w:highlight w:val="yellow"/>
        </w:rPr>
        <w:t>ST</w:t>
      </w:r>
      <w:r w:rsidR="008E3811" w:rsidRPr="00D82ED4">
        <w:rPr>
          <w:highlight w:val="yellow"/>
        </w:rPr>
        <w:t xml:space="preserve"> from the overlying cortex via curved scalpel cut just outside the external capsule</w:t>
      </w:r>
      <w:r w:rsidR="00AA65BE" w:rsidRPr="00D82ED4">
        <w:rPr>
          <w:highlight w:val="yellow"/>
        </w:rPr>
        <w:t xml:space="preserve"> taking</w:t>
      </w:r>
      <w:r w:rsidR="008E3811" w:rsidRPr="00D82ED4">
        <w:rPr>
          <w:highlight w:val="yellow"/>
        </w:rPr>
        <w:t xml:space="preserve"> care not to include striatal tissue in the cortical sample</w:t>
      </w:r>
      <w:r w:rsidR="008E3811" w:rsidRPr="00D82ED4">
        <w:t xml:space="preserve">. </w:t>
      </w:r>
      <w:r w:rsidR="00AA65BE" w:rsidRPr="00D82ED4">
        <w:rPr>
          <w:highlight w:val="yellow"/>
        </w:rPr>
        <w:t xml:space="preserve">At this point, </w:t>
      </w:r>
      <w:r w:rsidR="00A06F4E" w:rsidRPr="00D82ED4">
        <w:rPr>
          <w:highlight w:val="yellow"/>
        </w:rPr>
        <w:t>the septal</w:t>
      </w:r>
      <w:r w:rsidR="008E3811" w:rsidRPr="00D82ED4">
        <w:rPr>
          <w:b/>
          <w:highlight w:val="yellow"/>
        </w:rPr>
        <w:t xml:space="preserve"> nuclei</w:t>
      </w:r>
      <w:r w:rsidR="008E3811" w:rsidRPr="00D82ED4">
        <w:rPr>
          <w:highlight w:val="yellow"/>
        </w:rPr>
        <w:t xml:space="preserve"> </w:t>
      </w:r>
      <w:r w:rsidR="008E3811" w:rsidRPr="00D82ED4">
        <w:rPr>
          <w:b/>
          <w:highlight w:val="yellow"/>
        </w:rPr>
        <w:t xml:space="preserve">/SE </w:t>
      </w:r>
      <w:r w:rsidR="00AA65BE" w:rsidRPr="00D82ED4">
        <w:rPr>
          <w:highlight w:val="yellow"/>
        </w:rPr>
        <w:t>will be</w:t>
      </w:r>
      <w:r w:rsidR="00C74BA5" w:rsidRPr="00D82ED4">
        <w:rPr>
          <w:highlight w:val="yellow"/>
        </w:rPr>
        <w:t xml:space="preserve"> </w:t>
      </w:r>
      <w:r w:rsidR="008E3811" w:rsidRPr="00D82ED4">
        <w:rPr>
          <w:highlight w:val="yellow"/>
        </w:rPr>
        <w:t xml:space="preserve">visible </w:t>
      </w:r>
      <w:r w:rsidR="006F2861" w:rsidRPr="00D82ED4">
        <w:rPr>
          <w:highlight w:val="yellow"/>
        </w:rPr>
        <w:t>and can</w:t>
      </w:r>
      <w:r w:rsidR="00AA65BE" w:rsidRPr="00D82ED4">
        <w:rPr>
          <w:highlight w:val="yellow"/>
        </w:rPr>
        <w:t xml:space="preserve"> be </w:t>
      </w:r>
      <w:r w:rsidR="008E3811" w:rsidRPr="00D82ED4">
        <w:rPr>
          <w:highlight w:val="yellow"/>
        </w:rPr>
        <w:t>easily taken from this slice</w:t>
      </w:r>
      <w:r w:rsidR="00AF5447" w:rsidRPr="00D82ED4">
        <w:rPr>
          <w:highlight w:val="yellow"/>
        </w:rPr>
        <w:t xml:space="preserve"> (</w:t>
      </w:r>
      <w:r w:rsidR="00AF5447" w:rsidRPr="00D82ED4">
        <w:rPr>
          <w:b/>
          <w:bCs/>
          <w:highlight w:val="yellow"/>
        </w:rPr>
        <w:t>Figure 4viii</w:t>
      </w:r>
      <w:r w:rsidR="00AF5447" w:rsidRPr="00D82ED4">
        <w:rPr>
          <w:highlight w:val="yellow"/>
        </w:rPr>
        <w:t>)</w:t>
      </w:r>
      <w:r w:rsidR="00AF5447" w:rsidRPr="00D82ED4">
        <w:t>.</w:t>
      </w:r>
      <w:r w:rsidR="008E3811" w:rsidRPr="00D82ED4">
        <w:t xml:space="preserve"> </w:t>
      </w:r>
    </w:p>
    <w:p w14:paraId="42568F85" w14:textId="77777777" w:rsidR="00962BC8" w:rsidRPr="00D82ED4" w:rsidRDefault="00962BC8" w:rsidP="00962BC8">
      <w:pPr>
        <w:pStyle w:val="ListParagraph"/>
        <w:ind w:left="0"/>
        <w:rPr>
          <w:strike/>
        </w:rPr>
      </w:pPr>
    </w:p>
    <w:p w14:paraId="5766477E" w14:textId="37B79259" w:rsidR="00A06F4E" w:rsidRPr="00D82ED4" w:rsidRDefault="00962BC8" w:rsidP="00962BC8">
      <w:pPr>
        <w:pStyle w:val="ListParagraph"/>
        <w:ind w:left="0"/>
      </w:pPr>
      <w:r w:rsidRPr="00D82ED4">
        <w:t xml:space="preserve">NOTE: </w:t>
      </w:r>
      <w:r w:rsidR="00A06F4E" w:rsidRPr="00D82ED4">
        <w:t>The</w:t>
      </w:r>
      <w:r w:rsidR="008E3811" w:rsidRPr="00D82ED4">
        <w:t xml:space="preserve"> anterior and posterior limits of the </w:t>
      </w:r>
      <w:r w:rsidR="008E3811" w:rsidRPr="00D82ED4">
        <w:rPr>
          <w:b/>
        </w:rPr>
        <w:t xml:space="preserve">PFM </w:t>
      </w:r>
      <w:r w:rsidR="008E3811" w:rsidRPr="00D82ED4">
        <w:t xml:space="preserve">are defined by imaginary coronal planes that are in line with the anterior commissure and the mammillary </w:t>
      </w:r>
      <w:proofErr w:type="gramStart"/>
      <w:r w:rsidR="008E3811" w:rsidRPr="00D82ED4">
        <w:t>bodies</w:t>
      </w:r>
      <w:proofErr w:type="gramEnd"/>
      <w:r w:rsidR="008E3811" w:rsidRPr="00D82ED4">
        <w:t xml:space="preserve"> respectively</w:t>
      </w:r>
      <w:r w:rsidR="00A06F4E" w:rsidRPr="00D82ED4">
        <w:t xml:space="preserve">. </w:t>
      </w:r>
      <w:r w:rsidR="008E3811" w:rsidRPr="00D82ED4">
        <w:t>The medial limit is defined by the external capsule</w:t>
      </w:r>
      <w:r w:rsidR="006A5388" w:rsidRPr="00D82ED4">
        <w:fldChar w:fldCharType="begin"/>
      </w:r>
      <w:r w:rsidR="00B42174" w:rsidRPr="00D82ED4">
        <w:instrText xml:space="preserve"> ADDIN EN.CITE &lt;EndNote&gt;&lt;Cite&gt;&lt;Author&gt;Franklin&lt;/Author&gt;&lt;Year&gt;2019&lt;/Year&gt;&lt;RecNum&gt;38&lt;/RecNum&gt;&lt;DisplayText&gt;&lt;style face="superscript"&gt;18&lt;/style&gt;&lt;/DisplayText&gt;&lt;record&gt;&lt;rec-number&gt;38&lt;/rec-number&gt;&lt;foreign-keys&gt;&lt;key app="EN" db-id="2x2tpppt0axp0uetrtixa2x3ttpxztt55e2t" timestamp="1594931772"&gt;38&lt;/key&gt;&lt;/foreign-keys&gt;&lt;ref-type name="Book Section"&gt;5&lt;/ref-type&gt;&lt;contributors&gt;&lt;authors&gt;&lt;author&gt;Keith Franklin &lt;/author&gt;&lt;author&gt;George Paxinos&lt;/author&gt;&lt;/authors&gt;&lt;/contributors&gt;&lt;titles&gt;&lt;title&gt;Paxinos and Franklin&amp;apos;s the Mouse Brain in Stereotaxic Coordinates, Compact &lt;/title&gt;&lt;secondary-title&gt;The Coronal Plates and Diagrams&lt;/secondary-title&gt;&lt;/titles&gt;&lt;edition&gt;5th Edition&lt;/edition&gt;&lt;dates&gt;&lt;year&gt;2019&lt;/year&gt;&lt;/dates&gt;&lt;pub-location&gt;San Diego&lt;/pub-location&gt;&lt;publisher&gt;Academic Press&lt;/publisher&gt;&lt;urls&gt;&lt;/urls&gt;&lt;/record&gt;&lt;/Cite&gt;&lt;/EndNote&gt;</w:instrText>
      </w:r>
      <w:r w:rsidR="006A5388" w:rsidRPr="00D82ED4">
        <w:fldChar w:fldCharType="separate"/>
      </w:r>
      <w:r w:rsidR="00B42174" w:rsidRPr="00D82ED4">
        <w:rPr>
          <w:noProof/>
          <w:vertAlign w:val="superscript"/>
        </w:rPr>
        <w:t>18</w:t>
      </w:r>
      <w:r w:rsidR="006A5388" w:rsidRPr="00D82ED4">
        <w:fldChar w:fldCharType="end"/>
      </w:r>
      <w:r w:rsidR="006A5388" w:rsidRPr="00D82ED4">
        <w:t>.</w:t>
      </w:r>
      <w:r w:rsidR="003C76E7" w:rsidRPr="00D82ED4">
        <w:t xml:space="preserve"> </w:t>
      </w:r>
    </w:p>
    <w:p w14:paraId="41D5DEB2" w14:textId="77777777" w:rsidR="00962BC8" w:rsidRPr="00D82ED4" w:rsidRDefault="00962BC8" w:rsidP="00962BC8">
      <w:pPr>
        <w:pStyle w:val="ListParagraph"/>
        <w:ind w:left="0"/>
        <w:rPr>
          <w:strike/>
        </w:rPr>
      </w:pPr>
    </w:p>
    <w:p w14:paraId="09D17F7F" w14:textId="13499E36" w:rsidR="00AA65BE" w:rsidRPr="00D82ED4" w:rsidRDefault="008E3811" w:rsidP="00D90447">
      <w:pPr>
        <w:pStyle w:val="ListParagraph"/>
        <w:numPr>
          <w:ilvl w:val="1"/>
          <w:numId w:val="34"/>
        </w:numPr>
        <w:ind w:left="0" w:firstLine="0"/>
      </w:pPr>
      <w:r w:rsidRPr="00D82ED4">
        <w:t xml:space="preserve">On the lateral surface of the remaining hemi-section of the diencephalon, </w:t>
      </w:r>
      <w:r w:rsidR="00AA65BE" w:rsidRPr="00D82ED4">
        <w:t xml:space="preserve">make </w:t>
      </w:r>
      <w:r w:rsidRPr="00D82ED4">
        <w:t>a partial horizontal cut along the rhinal sulcus extending caudally, but only as far as the imaginary coronal plane level with the mammillary bodies.</w:t>
      </w:r>
      <w:r w:rsidR="00327DD8" w:rsidRPr="00D82ED4">
        <w:t xml:space="preserve"> </w:t>
      </w:r>
      <w:r w:rsidR="009F0C68" w:rsidRPr="00D82ED4">
        <w:rPr>
          <w:highlight w:val="yellow"/>
        </w:rPr>
        <w:t>Make a</w:t>
      </w:r>
      <w:r w:rsidRPr="00D82ED4">
        <w:rPr>
          <w:highlight w:val="yellow"/>
        </w:rPr>
        <w:t xml:space="preserve"> partial coronal cut, extending medially 1 mm from the lateral cortical surface in the plane of the mammillary bodies of the </w:t>
      </w:r>
      <w:r w:rsidRPr="00D82ED4">
        <w:rPr>
          <w:b/>
          <w:highlight w:val="yellow"/>
        </w:rPr>
        <w:t>HY</w:t>
      </w:r>
      <w:r w:rsidRPr="00D82ED4">
        <w:rPr>
          <w:highlight w:val="yellow"/>
        </w:rPr>
        <w:t>.</w:t>
      </w:r>
      <w:r w:rsidR="00327DD8" w:rsidRPr="00D82ED4">
        <w:rPr>
          <w:highlight w:val="yellow"/>
        </w:rPr>
        <w:t xml:space="preserve"> </w:t>
      </w:r>
      <w:r w:rsidR="00AA65BE" w:rsidRPr="00D82ED4">
        <w:rPr>
          <w:highlight w:val="yellow"/>
        </w:rPr>
        <w:t>Here</w:t>
      </w:r>
      <w:r w:rsidR="00C05B5D" w:rsidRPr="00D82ED4">
        <w:rPr>
          <w:highlight w:val="yellow"/>
        </w:rPr>
        <w:t>, para</w:t>
      </w:r>
      <w:r w:rsidRPr="00D82ED4">
        <w:rPr>
          <w:highlight w:val="yellow"/>
        </w:rPr>
        <w:t xml:space="preserve">-sagittal incision in the plane of the claustrum </w:t>
      </w:r>
      <w:r w:rsidR="00AA65BE" w:rsidRPr="00D82ED4">
        <w:rPr>
          <w:highlight w:val="yellow"/>
        </w:rPr>
        <w:t xml:space="preserve">will </w:t>
      </w:r>
      <w:r w:rsidRPr="00D82ED4">
        <w:rPr>
          <w:highlight w:val="yellow"/>
        </w:rPr>
        <w:t xml:space="preserve">free the </w:t>
      </w:r>
      <w:r w:rsidRPr="00D82ED4">
        <w:rPr>
          <w:b/>
          <w:highlight w:val="yellow"/>
        </w:rPr>
        <w:t>PFM</w:t>
      </w:r>
      <w:r w:rsidR="00AF5447" w:rsidRPr="00D82ED4">
        <w:rPr>
          <w:b/>
        </w:rPr>
        <w:t xml:space="preserve"> </w:t>
      </w:r>
      <w:r w:rsidR="00AF5447" w:rsidRPr="00D82ED4">
        <w:t>(</w:t>
      </w:r>
      <w:r w:rsidR="00AF5447" w:rsidRPr="00D82ED4">
        <w:rPr>
          <w:b/>
          <w:bCs/>
        </w:rPr>
        <w:t>Figure 4ix</w:t>
      </w:r>
      <w:r w:rsidR="008304AF" w:rsidRPr="00D82ED4">
        <w:t xml:space="preserve"> and </w:t>
      </w:r>
      <w:r w:rsidR="008304AF" w:rsidRPr="00D82ED4">
        <w:rPr>
          <w:b/>
          <w:bCs/>
        </w:rPr>
        <w:t>Figure 4x</w:t>
      </w:r>
      <w:r w:rsidR="008304AF" w:rsidRPr="00D82ED4">
        <w:t>).</w:t>
      </w:r>
    </w:p>
    <w:p w14:paraId="3F354808" w14:textId="77777777" w:rsidR="00962BC8" w:rsidRPr="00D82ED4" w:rsidRDefault="00962BC8" w:rsidP="00962BC8">
      <w:pPr>
        <w:pStyle w:val="ListParagraph"/>
        <w:ind w:left="0"/>
      </w:pPr>
    </w:p>
    <w:p w14:paraId="4514F2FE" w14:textId="0AFFC40C" w:rsidR="00DD4A42" w:rsidRPr="00D82ED4" w:rsidRDefault="009F0C68" w:rsidP="009F0C68">
      <w:pPr>
        <w:pStyle w:val="ListParagraph"/>
        <w:ind w:left="0"/>
      </w:pPr>
      <w:r w:rsidRPr="00D82ED4">
        <w:t xml:space="preserve">NOTE: </w:t>
      </w:r>
      <w:r w:rsidR="008E3811" w:rsidRPr="00D82ED4">
        <w:t xml:space="preserve">On the medial surface of the remaining hemi-section of the diencephalon, numerous anatomical features </w:t>
      </w:r>
      <w:r w:rsidR="00AA65BE" w:rsidRPr="00D82ED4">
        <w:t xml:space="preserve">will be </w:t>
      </w:r>
      <w:r w:rsidR="008E3811" w:rsidRPr="00D82ED4">
        <w:t xml:space="preserve">visible including the mammillary bodies, the fasciculus </w:t>
      </w:r>
      <w:proofErr w:type="spellStart"/>
      <w:r w:rsidR="008E3811" w:rsidRPr="00D82ED4">
        <w:t>retroflexus</w:t>
      </w:r>
      <w:proofErr w:type="spellEnd"/>
      <w:r w:rsidR="008E3811" w:rsidRPr="00D82ED4">
        <w:t>, and the stria medullaris.</w:t>
      </w:r>
      <w:r w:rsidR="00374059" w:rsidRPr="00D82ED4">
        <w:t xml:space="preserve"> </w:t>
      </w:r>
      <w:r w:rsidR="008E3811" w:rsidRPr="00D82ED4">
        <w:t xml:space="preserve">A semicircular pattern (dorsal concave side) </w:t>
      </w:r>
      <w:r w:rsidR="00AA65BE" w:rsidRPr="00D82ED4">
        <w:t>will be</w:t>
      </w:r>
      <w:r w:rsidR="008E3811" w:rsidRPr="00D82ED4">
        <w:t xml:space="preserve"> visible, which denotes the margin between the </w:t>
      </w:r>
      <w:r w:rsidR="008E3811" w:rsidRPr="00D82ED4">
        <w:rPr>
          <w:b/>
        </w:rPr>
        <w:t>thalamus</w:t>
      </w:r>
      <w:r w:rsidR="008E3811" w:rsidRPr="00D82ED4">
        <w:t xml:space="preserve"> and the </w:t>
      </w:r>
      <w:r w:rsidR="008E3811" w:rsidRPr="00D82ED4">
        <w:rPr>
          <w:b/>
        </w:rPr>
        <w:t>HY.</w:t>
      </w:r>
      <w:r w:rsidR="008E3811" w:rsidRPr="00D82ED4">
        <w:t xml:space="preserve"> The </w:t>
      </w:r>
      <w:r w:rsidR="008E3811" w:rsidRPr="00D82ED4">
        <w:rPr>
          <w:b/>
        </w:rPr>
        <w:t>HY</w:t>
      </w:r>
      <w:r w:rsidR="008E3811" w:rsidRPr="00D82ED4">
        <w:t xml:space="preserve"> </w:t>
      </w:r>
      <w:r w:rsidR="00DD4A42" w:rsidRPr="00D82ED4">
        <w:t xml:space="preserve">will be </w:t>
      </w:r>
      <w:r w:rsidR="008E3811" w:rsidRPr="00D82ED4">
        <w:t xml:space="preserve">easily identified on the midsagittal section view per the optic chiasm anteroventrally and anterior commissure anterodorsally and the mammillary bodies along with the fasciculus </w:t>
      </w:r>
      <w:proofErr w:type="spellStart"/>
      <w:r w:rsidR="008E3811" w:rsidRPr="00D82ED4">
        <w:t>retroflexus</w:t>
      </w:r>
      <w:proofErr w:type="spellEnd"/>
      <w:r w:rsidR="008E3811" w:rsidRPr="00D82ED4">
        <w:t xml:space="preserve"> posteriorly.</w:t>
      </w:r>
      <w:r w:rsidR="00170BE2" w:rsidRPr="00D82ED4">
        <w:t xml:space="preserve"> </w:t>
      </w:r>
      <w:r w:rsidR="008E3811" w:rsidRPr="00D82ED4">
        <w:t xml:space="preserve">The latter landmarks </w:t>
      </w:r>
      <w:r w:rsidR="00DD4A42" w:rsidRPr="00D82ED4">
        <w:t>have been</w:t>
      </w:r>
      <w:r w:rsidR="008E3811" w:rsidRPr="00D82ED4">
        <w:t xml:space="preserve"> well displayed</w:t>
      </w:r>
      <w:r w:rsidR="00B653A1" w:rsidRPr="00D82ED4">
        <w:t xml:space="preserve"> in the atlas</w:t>
      </w:r>
      <w:r w:rsidR="008E3811" w:rsidRPr="00D82ED4">
        <w:fldChar w:fldCharType="begin"/>
      </w:r>
      <w:r w:rsidR="00B42174" w:rsidRPr="00D82ED4">
        <w:instrText xml:space="preserve"> ADDIN EN.CITE &lt;EndNote&gt;&lt;Cite&gt;&lt;Author&gt;Paxinos&lt;/Author&gt;&lt;Year&gt;2008&lt;/Year&gt;&lt;RecNum&gt;12&lt;/RecNum&gt;&lt;DisplayText&gt;&lt;style face="superscript"&gt;17&lt;/style&gt;&lt;/DisplayText&gt;&lt;record&gt;&lt;rec-number&gt;12&lt;/rec-number&gt;&lt;foreign-keys&gt;&lt;key app="EN" db-id="2x2tpppt0axp0uetrtixa2x3ttpxztt55e2t" timestamp="1594655230"&gt;12&lt;/key&gt;&lt;/foreign-keys&gt;&lt;ref-type name="Book"&gt;6&lt;/ref-type&gt;&lt;contributors&gt;&lt;authors&gt;&lt;author&gt;Paxinos, George;&lt;/author&gt;&lt;author&gt;Franklin, Keith B. J&lt;/author&gt;&lt;/authors&gt;&lt;/contributors&gt;&lt;titles&gt;&lt;title&gt;The mouse brain in stereotaxic coordinates&lt;/title&gt;&lt;/titles&gt;&lt;edition&gt;Compact 3rd ed&lt;/edition&gt;&lt;dates&gt;&lt;year&gt;2008&lt;/year&gt;&lt;/dates&gt;&lt;pub-location&gt;Amsterdam ; London&lt;/pub-location&gt;&lt;publisher&gt;Elsevier Academic Press&lt;/publisher&gt;&lt;urls&gt;&lt;/urls&gt;&lt;/record&gt;&lt;/Cite&gt;&lt;/EndNote&gt;</w:instrText>
      </w:r>
      <w:r w:rsidR="008E3811" w:rsidRPr="00D82ED4">
        <w:fldChar w:fldCharType="separate"/>
      </w:r>
      <w:r w:rsidR="00B42174" w:rsidRPr="00D82ED4">
        <w:rPr>
          <w:noProof/>
          <w:vertAlign w:val="superscript"/>
        </w:rPr>
        <w:t>17</w:t>
      </w:r>
      <w:r w:rsidR="008E3811" w:rsidRPr="00D82ED4">
        <w:fldChar w:fldCharType="end"/>
      </w:r>
      <w:r w:rsidR="008E3811" w:rsidRPr="00D82ED4">
        <w:t xml:space="preserve"> as well as in albino mouse forebrain</w:t>
      </w:r>
      <w:r w:rsidR="00B653A1" w:rsidRPr="00D82ED4">
        <w:t xml:space="preserve"> context</w:t>
      </w:r>
      <w:r w:rsidR="008E3811" w:rsidRPr="00D82ED4">
        <w:fldChar w:fldCharType="begin"/>
      </w:r>
      <w:r w:rsidR="00B42174" w:rsidRPr="00D82ED4">
        <w:instrText xml:space="preserve"> ADDIN EN.CITE &lt;EndNote&gt;&lt;Cite&gt;&lt;Author&gt;Slotnick&lt;/Author&gt;&lt;Year&gt;1981&lt;/Year&gt;&lt;RecNum&gt;15&lt;/RecNum&gt;&lt;DisplayText&gt;&lt;style face="superscript"&gt;19&lt;/style&gt;&lt;/DisplayText&gt;&lt;record&gt;&lt;rec-number&gt;15&lt;/rec-number&gt;&lt;foreign-keys&gt;&lt;key app="EN" db-id="2x2tpppt0axp0uetrtixa2x3ttpxztt55e2t" timestamp="1594655239"&gt;15&lt;/key&gt;&lt;/foreign-keys&gt;&lt;ref-type name="Journal Article"&gt;17&lt;/ref-type&gt;&lt;contributors&gt;&lt;authors&gt;&lt;author&gt;Slotnick, B. M., &lt;/author&gt;&lt;author&gt;Leonard, C. M.&lt;/author&gt;&lt;/authors&gt;&lt;/contributors&gt;&lt;titles&gt;&lt;title&gt;Stereotaxic atlas of the albino mouse forebrain. Rockville, MD, Alcohol, Drug Abuse and Mental Health Administration, 1975&lt;/title&gt;&lt;secondary-title&gt;Annals of Neurology&lt;/secondary-title&gt;&lt;/titles&gt;&lt;periodical&gt;&lt;full-title&gt;Annals of Neurology&lt;/full-title&gt;&lt;/periodical&gt;&lt;pages&gt;403-403&lt;/pages&gt;&lt;volume&gt;10&lt;/volume&gt;&lt;number&gt;4&lt;/number&gt;&lt;dates&gt;&lt;year&gt;1981&lt;/year&gt;&lt;/dates&gt;&lt;urls&gt;&lt;related-urls&gt;&lt;url&gt;https://onlinelibrary.wiley.com/doi/abs/10.1002/ana.410100436&lt;/url&gt;&lt;/related-urls&gt;&lt;/urls&gt;&lt;electronic-resource-num&gt;doi:10.1002/ana.410100436&lt;/electronic-resource-num&gt;&lt;/record&gt;&lt;/Cite&gt;&lt;/EndNote&gt;</w:instrText>
      </w:r>
      <w:r w:rsidR="008E3811" w:rsidRPr="00D82ED4">
        <w:fldChar w:fldCharType="separate"/>
      </w:r>
      <w:r w:rsidR="00B42174" w:rsidRPr="00D82ED4">
        <w:rPr>
          <w:noProof/>
          <w:vertAlign w:val="superscript"/>
        </w:rPr>
        <w:t>19</w:t>
      </w:r>
      <w:r w:rsidR="008E3811" w:rsidRPr="00D82ED4">
        <w:fldChar w:fldCharType="end"/>
      </w:r>
      <w:r w:rsidR="008E3811" w:rsidRPr="00D82ED4">
        <w:t xml:space="preserve">. </w:t>
      </w:r>
    </w:p>
    <w:p w14:paraId="5CB26327" w14:textId="77777777" w:rsidR="009F0C68" w:rsidRPr="00D82ED4" w:rsidRDefault="009F0C68" w:rsidP="009F0C68">
      <w:pPr>
        <w:pStyle w:val="ListParagraph"/>
        <w:ind w:left="0"/>
        <w:rPr>
          <w:b/>
        </w:rPr>
      </w:pPr>
    </w:p>
    <w:p w14:paraId="4FBADB88" w14:textId="61C4802E" w:rsidR="00DD4A42" w:rsidRPr="00D82ED4" w:rsidRDefault="00DD4A42" w:rsidP="00D90447">
      <w:pPr>
        <w:pStyle w:val="ListParagraph"/>
        <w:numPr>
          <w:ilvl w:val="1"/>
          <w:numId w:val="34"/>
        </w:numPr>
        <w:ind w:left="0" w:firstLine="0"/>
        <w:rPr>
          <w:b/>
        </w:rPr>
      </w:pPr>
      <w:r w:rsidRPr="00D82ED4">
        <w:rPr>
          <w:highlight w:val="yellow"/>
        </w:rPr>
        <w:lastRenderedPageBreak/>
        <w:t xml:space="preserve">Make a </w:t>
      </w:r>
      <w:r w:rsidR="008E3811" w:rsidRPr="00D82ED4">
        <w:rPr>
          <w:highlight w:val="yellow"/>
        </w:rPr>
        <w:t xml:space="preserve">partial coronal cut posterior to the mammillary bodies, extending only as far laterally as the hypothalamic sulcus. </w:t>
      </w:r>
      <w:r w:rsidRPr="00D82ED4">
        <w:rPr>
          <w:highlight w:val="yellow"/>
        </w:rPr>
        <w:t>At this point a</w:t>
      </w:r>
      <w:r w:rsidR="008E3811" w:rsidRPr="00D82ED4">
        <w:rPr>
          <w:highlight w:val="yellow"/>
        </w:rPr>
        <w:t xml:space="preserve"> </w:t>
      </w:r>
      <w:r w:rsidR="0001757C" w:rsidRPr="00D82ED4">
        <w:rPr>
          <w:highlight w:val="yellow"/>
        </w:rPr>
        <w:t>parasagittal</w:t>
      </w:r>
      <w:r w:rsidR="008E3811" w:rsidRPr="00D82ED4">
        <w:rPr>
          <w:highlight w:val="yellow"/>
        </w:rPr>
        <w:t xml:space="preserve"> cut along the length of the hypothalamic sulcus now frees the </w:t>
      </w:r>
      <w:r w:rsidR="008E3811" w:rsidRPr="00D82ED4">
        <w:rPr>
          <w:b/>
          <w:highlight w:val="yellow"/>
        </w:rPr>
        <w:t>HY</w:t>
      </w:r>
      <w:r w:rsidR="008E3811" w:rsidRPr="00D82ED4">
        <w:rPr>
          <w:b/>
        </w:rPr>
        <w:t xml:space="preserve">. </w:t>
      </w:r>
    </w:p>
    <w:p w14:paraId="4A765088" w14:textId="77777777" w:rsidR="009F0C68" w:rsidRPr="00D82ED4" w:rsidRDefault="009F0C68" w:rsidP="009F0C68">
      <w:pPr>
        <w:pStyle w:val="ListParagraph"/>
        <w:ind w:left="0"/>
        <w:rPr>
          <w:b/>
        </w:rPr>
      </w:pPr>
    </w:p>
    <w:p w14:paraId="4E84C167" w14:textId="5518CDC8" w:rsidR="008C1D31" w:rsidRPr="00D82ED4" w:rsidRDefault="009F0C68" w:rsidP="00D90447">
      <w:pPr>
        <w:pStyle w:val="ListParagraph"/>
        <w:numPr>
          <w:ilvl w:val="1"/>
          <w:numId w:val="34"/>
        </w:numPr>
        <w:ind w:left="0" w:firstLine="0"/>
      </w:pPr>
      <w:r w:rsidRPr="00D82ED4">
        <w:rPr>
          <w:highlight w:val="yellow"/>
        </w:rPr>
        <w:t>E</w:t>
      </w:r>
      <w:r w:rsidR="008E3811" w:rsidRPr="00D82ED4">
        <w:rPr>
          <w:highlight w:val="yellow"/>
        </w:rPr>
        <w:t>ntail the eversion of the lateral ventricle to reveal additional intra</w:t>
      </w:r>
      <w:r w:rsidR="00C74BA5" w:rsidRPr="00D82ED4">
        <w:rPr>
          <w:highlight w:val="yellow"/>
        </w:rPr>
        <w:t>-</w:t>
      </w:r>
      <w:r w:rsidR="008E3811" w:rsidRPr="00D82ED4">
        <w:rPr>
          <w:highlight w:val="yellow"/>
        </w:rPr>
        <w:t>limbic connections and the remaining limbic system components</w:t>
      </w:r>
      <w:r w:rsidR="008E3811" w:rsidRPr="00D82ED4">
        <w:t>. Viewing the medial face of the remaining hemi</w:t>
      </w:r>
      <w:r w:rsidR="00C74BA5" w:rsidRPr="00D82ED4">
        <w:t>-</w:t>
      </w:r>
      <w:r w:rsidR="008E3811" w:rsidRPr="00D82ED4">
        <w:t>section of the diencephalon, curved forcep</w:t>
      </w:r>
      <w:r w:rsidR="00C74BA5" w:rsidRPr="00D82ED4">
        <w:t>s</w:t>
      </w:r>
      <w:r w:rsidR="008E3811" w:rsidRPr="00D82ED4">
        <w:t xml:space="preserve"> </w:t>
      </w:r>
      <w:r w:rsidR="00F67205" w:rsidRPr="00D82ED4">
        <w:t xml:space="preserve">will </w:t>
      </w:r>
      <w:r w:rsidR="00C74BA5" w:rsidRPr="00D82ED4">
        <w:t>be best</w:t>
      </w:r>
      <w:r w:rsidR="008E3811" w:rsidRPr="00D82ED4">
        <w:t xml:space="preserve"> option as they allow the technician to manipulate around other delicate sections of the surrounding area used to sever the fornix and is inserted into the lateral ventricle and gently expanded, using blunt dissection to open the ventricle and rotate the </w:t>
      </w:r>
      <w:r w:rsidR="006448DA" w:rsidRPr="00D82ED4">
        <w:rPr>
          <w:b/>
        </w:rPr>
        <w:t>HC</w:t>
      </w:r>
      <w:r w:rsidR="008E3811" w:rsidRPr="00D82ED4">
        <w:rPr>
          <w:b/>
        </w:rPr>
        <w:t xml:space="preserve"> </w:t>
      </w:r>
      <w:r w:rsidR="008E3811" w:rsidRPr="00D82ED4">
        <w:t>90</w:t>
      </w:r>
      <w:r w:rsidRPr="00D82ED4">
        <w:t xml:space="preserve">° </w:t>
      </w:r>
      <w:r w:rsidR="008E3811" w:rsidRPr="00D82ED4">
        <w:t>from the vertical to the horizontal plane. It may be necessary to use the #11 blade to section the choroidal artery/choroid plexus as the</w:t>
      </w:r>
      <w:r w:rsidR="008E3811" w:rsidRPr="00D82ED4">
        <w:rPr>
          <w:color w:val="222222"/>
          <w:shd w:val="clear" w:color="auto" w:fill="FFFFFF"/>
        </w:rPr>
        <w:t xml:space="preserve"> pointed tip can help with precise cuts</w:t>
      </w:r>
      <w:r w:rsidR="008E3811" w:rsidRPr="00D82ED4">
        <w:t>.</w:t>
      </w:r>
      <w:r w:rsidR="00327DD8" w:rsidRPr="00D82ED4">
        <w:t xml:space="preserve"> </w:t>
      </w:r>
    </w:p>
    <w:p w14:paraId="29B82B5B" w14:textId="77777777" w:rsidR="009F0C68" w:rsidRPr="00D82ED4" w:rsidRDefault="009F0C68" w:rsidP="009F0C68">
      <w:pPr>
        <w:pStyle w:val="ListParagraph"/>
        <w:ind w:left="0"/>
      </w:pPr>
    </w:p>
    <w:p w14:paraId="55FC73D1" w14:textId="4C4A59B2" w:rsidR="008C1D31" w:rsidRPr="00D82ED4" w:rsidRDefault="008C1D31" w:rsidP="00D90447">
      <w:pPr>
        <w:pStyle w:val="ListParagraph"/>
        <w:numPr>
          <w:ilvl w:val="1"/>
          <w:numId w:val="34"/>
        </w:numPr>
        <w:ind w:left="0" w:firstLine="0"/>
      </w:pPr>
      <w:r w:rsidRPr="00D82ED4">
        <w:t xml:space="preserve">Rotate </w:t>
      </w:r>
      <w:r w:rsidR="007E24E1" w:rsidRPr="00D82ED4">
        <w:t xml:space="preserve">the </w:t>
      </w:r>
      <w:r w:rsidR="008106E6" w:rsidRPr="00D82ED4">
        <w:rPr>
          <w:b/>
        </w:rPr>
        <w:t>CNG</w:t>
      </w:r>
      <w:r w:rsidR="008106E6" w:rsidRPr="00D82ED4">
        <w:t xml:space="preserve"> 90</w:t>
      </w:r>
      <w:r w:rsidR="009F0C68" w:rsidRPr="00D82ED4">
        <w:t xml:space="preserve">° </w:t>
      </w:r>
      <w:r w:rsidR="008E3811" w:rsidRPr="00D82ED4">
        <w:t xml:space="preserve">(but in the opposite direction from the </w:t>
      </w:r>
      <w:r w:rsidR="00C74BA5" w:rsidRPr="00D82ED4">
        <w:rPr>
          <w:b/>
        </w:rPr>
        <w:t>HC</w:t>
      </w:r>
      <w:r w:rsidR="008E3811" w:rsidRPr="00D82ED4">
        <w:t xml:space="preserve">) </w:t>
      </w:r>
      <w:r w:rsidR="005A1B6C" w:rsidRPr="00D82ED4">
        <w:t>to</w:t>
      </w:r>
      <w:r w:rsidRPr="00D82ED4">
        <w:t xml:space="preserve"> be </w:t>
      </w:r>
      <w:r w:rsidR="007E0740" w:rsidRPr="00D82ED4">
        <w:t>in the</w:t>
      </w:r>
      <w:r w:rsidR="008E3811" w:rsidRPr="00D82ED4">
        <w:t xml:space="preserve"> horizontal plane. </w:t>
      </w:r>
      <w:r w:rsidR="00374059" w:rsidRPr="00D82ED4">
        <w:t>Using forceps, gently r</w:t>
      </w:r>
      <w:r w:rsidR="00F67205" w:rsidRPr="00D82ED4">
        <w:t xml:space="preserve">otate </w:t>
      </w:r>
      <w:r w:rsidR="00C74BA5" w:rsidRPr="00D82ED4">
        <w:t xml:space="preserve">the </w:t>
      </w:r>
      <w:r w:rsidR="00C74BA5" w:rsidRPr="00D82ED4">
        <w:rPr>
          <w:b/>
        </w:rPr>
        <w:t>HC</w:t>
      </w:r>
      <w:r w:rsidR="008E3811" w:rsidRPr="00D82ED4">
        <w:t xml:space="preserve"> another 180</w:t>
      </w:r>
      <w:r w:rsidR="009F0C68" w:rsidRPr="00D82ED4">
        <w:t>°</w:t>
      </w:r>
      <w:r w:rsidR="008E3811" w:rsidRPr="00D82ED4">
        <w:t xml:space="preserve"> outward and laterally,</w:t>
      </w:r>
      <w:r w:rsidRPr="00D82ED4">
        <w:t xml:space="preserve"> which will make </w:t>
      </w:r>
      <w:r w:rsidR="008E3811" w:rsidRPr="00D82ED4">
        <w:t xml:space="preserve">the inner surface of the </w:t>
      </w:r>
      <w:r w:rsidR="008E3811" w:rsidRPr="00D82ED4">
        <w:rPr>
          <w:b/>
        </w:rPr>
        <w:t>ERC</w:t>
      </w:r>
      <w:r w:rsidR="008E3811" w:rsidRPr="00D82ED4">
        <w:t xml:space="preserve"> visible and facing upwards.</w:t>
      </w:r>
    </w:p>
    <w:p w14:paraId="0FA044F0" w14:textId="77777777" w:rsidR="009F0C68" w:rsidRPr="00D82ED4" w:rsidRDefault="009F0C68" w:rsidP="009F0C68">
      <w:pPr>
        <w:pStyle w:val="ListParagraph"/>
        <w:ind w:left="0"/>
      </w:pPr>
    </w:p>
    <w:p w14:paraId="50F40C3D" w14:textId="6718389D" w:rsidR="008C1D31" w:rsidRPr="00D82ED4" w:rsidRDefault="008E3811" w:rsidP="00D90447">
      <w:pPr>
        <w:pStyle w:val="ListParagraph"/>
        <w:numPr>
          <w:ilvl w:val="1"/>
          <w:numId w:val="34"/>
        </w:numPr>
        <w:ind w:left="0" w:firstLine="0"/>
      </w:pPr>
      <w:r w:rsidRPr="00D82ED4">
        <w:t xml:space="preserve">A fan-like radiation of myelinated fibers arising from the </w:t>
      </w:r>
      <w:r w:rsidRPr="00D82ED4">
        <w:rPr>
          <w:b/>
        </w:rPr>
        <w:t>ERC</w:t>
      </w:r>
      <w:r w:rsidRPr="00D82ED4">
        <w:t xml:space="preserve"> </w:t>
      </w:r>
      <w:r w:rsidR="008C1D31" w:rsidRPr="00D82ED4">
        <w:t xml:space="preserve">will </w:t>
      </w:r>
      <w:r w:rsidRPr="00D82ED4">
        <w:t xml:space="preserve">be seen converging to form the angular bundle, including the </w:t>
      </w:r>
      <w:proofErr w:type="spellStart"/>
      <w:r w:rsidRPr="00D82ED4">
        <w:t>perforant</w:t>
      </w:r>
      <w:proofErr w:type="spellEnd"/>
      <w:r w:rsidRPr="00D82ED4">
        <w:t xml:space="preserve"> path and its attachment to the </w:t>
      </w:r>
      <w:r w:rsidRPr="00D82ED4">
        <w:rPr>
          <w:b/>
        </w:rPr>
        <w:t>HC</w:t>
      </w:r>
      <w:r w:rsidRPr="00D82ED4">
        <w:t>.</w:t>
      </w:r>
      <w:r w:rsidR="00327DD8" w:rsidRPr="00D82ED4">
        <w:t xml:space="preserve"> </w:t>
      </w:r>
      <w:r w:rsidR="008C1D31" w:rsidRPr="00D82ED4">
        <w:t xml:space="preserve">Rotate the </w:t>
      </w:r>
      <w:r w:rsidRPr="00D82ED4">
        <w:t xml:space="preserve">thalamus and </w:t>
      </w:r>
      <w:r w:rsidRPr="00D82ED4">
        <w:rPr>
          <w:b/>
        </w:rPr>
        <w:t>MB</w:t>
      </w:r>
      <w:r w:rsidRPr="00D82ED4">
        <w:t xml:space="preserve"> 180</w:t>
      </w:r>
      <w:r w:rsidR="009F0C68" w:rsidRPr="00D82ED4">
        <w:t>°</w:t>
      </w:r>
      <w:r w:rsidRPr="00D82ED4">
        <w:t xml:space="preserve"> dorsally to ventrally reveal the </w:t>
      </w:r>
      <w:r w:rsidRPr="00D82ED4">
        <w:rPr>
          <w:b/>
        </w:rPr>
        <w:t>AY</w:t>
      </w:r>
      <w:r w:rsidRPr="00D82ED4">
        <w:t xml:space="preserve">. </w:t>
      </w:r>
    </w:p>
    <w:p w14:paraId="6829416E" w14:textId="77777777" w:rsidR="009F0C68" w:rsidRPr="00D82ED4" w:rsidRDefault="009F0C68" w:rsidP="009F0C68">
      <w:pPr>
        <w:pStyle w:val="ListParagraph"/>
        <w:ind w:left="0"/>
      </w:pPr>
    </w:p>
    <w:p w14:paraId="3D866EE8" w14:textId="76B87E90" w:rsidR="008C1D31" w:rsidRPr="00D82ED4" w:rsidRDefault="008C1D31" w:rsidP="00D90447">
      <w:pPr>
        <w:pStyle w:val="ListParagraph"/>
        <w:numPr>
          <w:ilvl w:val="1"/>
          <w:numId w:val="34"/>
        </w:numPr>
        <w:ind w:left="0" w:firstLine="0"/>
      </w:pPr>
      <w:r w:rsidRPr="00D82ED4">
        <w:t xml:space="preserve">If required, </w:t>
      </w:r>
      <w:r w:rsidR="008E3811" w:rsidRPr="00D82ED4">
        <w:t>lift the optic tract to reveal the attachment of the stria terminalis as it</w:t>
      </w:r>
      <w:r w:rsidRPr="00D82ED4">
        <w:t xml:space="preserve"> </w:t>
      </w:r>
      <w:r w:rsidR="007E0740" w:rsidRPr="00D82ED4">
        <w:t>will contain</w:t>
      </w:r>
      <w:r w:rsidR="008E3811" w:rsidRPr="00D82ED4">
        <w:rPr>
          <w:color w:val="222222"/>
          <w:shd w:val="clear" w:color="auto" w:fill="FFFFFF"/>
        </w:rPr>
        <w:t xml:space="preserve"> band</w:t>
      </w:r>
      <w:r w:rsidR="00374059" w:rsidRPr="00D82ED4">
        <w:rPr>
          <w:color w:val="222222"/>
          <w:shd w:val="clear" w:color="auto" w:fill="FFFFFF"/>
        </w:rPr>
        <w:t>s</w:t>
      </w:r>
      <w:r w:rsidR="008E3811" w:rsidRPr="00D82ED4">
        <w:rPr>
          <w:color w:val="222222"/>
          <w:shd w:val="clear" w:color="auto" w:fill="FFFFFF"/>
        </w:rPr>
        <w:t xml:space="preserve"> of fibers running along the lateral margin of the ventricular surface of the </w:t>
      </w:r>
      <w:hyperlink r:id="rId15" w:tooltip="Thalamus" w:history="1">
        <w:r w:rsidR="008E3811" w:rsidRPr="00D82ED4">
          <w:rPr>
            <w:color w:val="auto"/>
            <w:shd w:val="clear" w:color="auto" w:fill="FFFFFF"/>
          </w:rPr>
          <w:t>thalamus</w:t>
        </w:r>
      </w:hyperlink>
      <w:r w:rsidR="008E3811" w:rsidRPr="00D82ED4">
        <w:t xml:space="preserve"> to the </w:t>
      </w:r>
      <w:r w:rsidR="008E3811" w:rsidRPr="00D82ED4">
        <w:rPr>
          <w:b/>
        </w:rPr>
        <w:t>AY</w:t>
      </w:r>
      <w:r w:rsidR="008E3811" w:rsidRPr="00D82ED4">
        <w:t xml:space="preserve"> </w:t>
      </w:r>
      <w:r w:rsidRPr="00D82ED4">
        <w:t xml:space="preserve">and will make the </w:t>
      </w:r>
      <w:r w:rsidR="008E3811" w:rsidRPr="00D82ED4">
        <w:t xml:space="preserve">outlines of the </w:t>
      </w:r>
      <w:r w:rsidR="008E3811" w:rsidRPr="00D82ED4">
        <w:rPr>
          <w:b/>
        </w:rPr>
        <w:t>AY</w:t>
      </w:r>
      <w:r w:rsidR="008E3811" w:rsidRPr="00D82ED4">
        <w:t xml:space="preserve"> </w:t>
      </w:r>
      <w:r w:rsidRPr="00D82ED4">
        <w:t>clear</w:t>
      </w:r>
      <w:r w:rsidR="008E3811" w:rsidRPr="00D82ED4">
        <w:t xml:space="preserve">. </w:t>
      </w:r>
    </w:p>
    <w:p w14:paraId="5EBE4A62" w14:textId="77777777" w:rsidR="009F0C68" w:rsidRPr="00D82ED4" w:rsidRDefault="009F0C68" w:rsidP="009F0C68">
      <w:pPr>
        <w:pStyle w:val="ListParagraph"/>
        <w:ind w:left="0"/>
      </w:pPr>
    </w:p>
    <w:p w14:paraId="69597F96" w14:textId="14BB4BF7" w:rsidR="00A62D8D" w:rsidRPr="00D82ED4" w:rsidRDefault="005A1B6C" w:rsidP="005A1B6C">
      <w:pPr>
        <w:pStyle w:val="ListParagraph"/>
        <w:ind w:left="0"/>
      </w:pPr>
      <w:r w:rsidRPr="00D82ED4">
        <w:t xml:space="preserve">NOTE: </w:t>
      </w:r>
      <w:r w:rsidR="008E3811" w:rsidRPr="00D82ED4">
        <w:t xml:space="preserve">The </w:t>
      </w:r>
      <w:r w:rsidR="008E3811" w:rsidRPr="00D82ED4">
        <w:rPr>
          <w:b/>
        </w:rPr>
        <w:t>HC</w:t>
      </w:r>
      <w:r w:rsidR="008E3811" w:rsidRPr="00D82ED4">
        <w:t xml:space="preserve"> and fornix will be clearly visible in their entirety, nested in the lateral ventricle and</w:t>
      </w:r>
      <w:r w:rsidR="003C76E7" w:rsidRPr="00D82ED4">
        <w:t>, can</w:t>
      </w:r>
      <w:r w:rsidR="00A62D8D" w:rsidRPr="00D82ED4">
        <w:t xml:space="preserve"> be easily </w:t>
      </w:r>
      <w:r w:rsidR="008E3811" w:rsidRPr="00D82ED4">
        <w:t>lifted out.</w:t>
      </w:r>
      <w:r w:rsidR="00327DD8" w:rsidRPr="00D82ED4">
        <w:t xml:space="preserve"> </w:t>
      </w:r>
      <w:r w:rsidR="00A62D8D" w:rsidRPr="00D82ED4">
        <w:t>The</w:t>
      </w:r>
      <w:r w:rsidR="00327DD8" w:rsidRPr="00D82ED4">
        <w:t xml:space="preserve"> </w:t>
      </w:r>
      <w:r w:rsidR="008E3811" w:rsidRPr="00D82ED4">
        <w:t xml:space="preserve">lateral ventricle </w:t>
      </w:r>
      <w:r w:rsidR="00A62D8D" w:rsidRPr="00D82ED4">
        <w:t xml:space="preserve">will be </w:t>
      </w:r>
      <w:r w:rsidR="008E3811" w:rsidRPr="00D82ED4">
        <w:t xml:space="preserve">lined with pia mater </w:t>
      </w:r>
      <w:r w:rsidR="00A62D8D" w:rsidRPr="00D82ED4">
        <w:t>and</w:t>
      </w:r>
      <w:r w:rsidR="00327DD8" w:rsidRPr="00D82ED4">
        <w:t xml:space="preserve"> </w:t>
      </w:r>
      <w:r w:rsidR="008E3811" w:rsidRPr="00D82ED4">
        <w:t xml:space="preserve">fan-like origins of the </w:t>
      </w:r>
      <w:proofErr w:type="spellStart"/>
      <w:r w:rsidR="008E3811" w:rsidRPr="00D82ED4">
        <w:t>perforant</w:t>
      </w:r>
      <w:proofErr w:type="spellEnd"/>
      <w:r w:rsidR="008E3811" w:rsidRPr="00D82ED4">
        <w:t xml:space="preserve"> path through the very transparent subpial aspect of the </w:t>
      </w:r>
      <w:r w:rsidR="008E3811" w:rsidRPr="00D82ED4">
        <w:rPr>
          <w:b/>
        </w:rPr>
        <w:t>ERC</w:t>
      </w:r>
      <w:r w:rsidR="00A62D8D" w:rsidRPr="00D82ED4">
        <w:t xml:space="preserve"> will be visible</w:t>
      </w:r>
      <w:r w:rsidR="008E3811" w:rsidRPr="00D82ED4">
        <w:fldChar w:fldCharType="begin"/>
      </w:r>
      <w:r w:rsidR="00B42174" w:rsidRPr="00D82ED4">
        <w:instrText xml:space="preserve"> ADDIN EN.CITE &lt;EndNote&gt;&lt;Cite&gt;&lt;Author&gt;Cajal&lt;/Author&gt;&lt;Year&gt;1995&lt;/Year&gt;&lt;RecNum&gt;17&lt;/RecNum&gt;&lt;DisplayText&gt;&lt;style face="superscript"&gt;20&lt;/style&gt;&lt;/DisplayText&gt;&lt;record&gt;&lt;rec-number&gt;17&lt;/rec-number&gt;&lt;foreign-keys&gt;&lt;key app="EN" db-id="2x2tpppt0axp0uetrtixa2x3ttpxztt55e2t" timestamp="1594655246"&gt;17&lt;/key&gt;&lt;/foreign-keys&gt;&lt;ref-type name="Book"&gt;6&lt;/ref-type&gt;&lt;contributors&gt;&lt;authors&gt;&lt;author&gt;Cajal, S.R.&lt;/author&gt;&lt;author&gt;Swanson, N.&lt;/author&gt;&lt;author&gt;Swanson, L.W.&lt;/author&gt;&lt;/authors&gt;&lt;/contributors&gt;&lt;titles&gt;&lt;title&gt;Histologie Du Système Nerveux de L&amp;apos;homme Et Des Vertébrés. Anglais&lt;/title&gt;&lt;/titles&gt;&lt;dates&gt;&lt;year&gt;1995&lt;/year&gt;&lt;/dates&gt;&lt;publisher&gt;Oxford University Press&lt;/publisher&gt;&lt;isbn&gt;9780195074017&lt;/isbn&gt;&lt;urls&gt;&lt;related-urls&gt;&lt;url&gt;https://books.google.com/books?id=sT0dMwEACAAJ&lt;/url&gt;&lt;/related-urls&gt;&lt;/urls&gt;&lt;/record&gt;&lt;/Cite&gt;&lt;/EndNote&gt;</w:instrText>
      </w:r>
      <w:r w:rsidR="008E3811" w:rsidRPr="00D82ED4">
        <w:fldChar w:fldCharType="separate"/>
      </w:r>
      <w:r w:rsidR="00B42174" w:rsidRPr="00D82ED4">
        <w:rPr>
          <w:noProof/>
          <w:vertAlign w:val="superscript"/>
        </w:rPr>
        <w:t>20</w:t>
      </w:r>
      <w:r w:rsidR="008E3811" w:rsidRPr="00D82ED4">
        <w:fldChar w:fldCharType="end"/>
      </w:r>
      <w:r w:rsidR="008E3811" w:rsidRPr="00D82ED4">
        <w:t xml:space="preserve">. </w:t>
      </w:r>
    </w:p>
    <w:p w14:paraId="13EAE7EC" w14:textId="77777777" w:rsidR="005A1B6C" w:rsidRPr="00D82ED4" w:rsidRDefault="005A1B6C" w:rsidP="005A1B6C">
      <w:pPr>
        <w:pStyle w:val="ListParagraph"/>
        <w:ind w:left="0"/>
      </w:pPr>
    </w:p>
    <w:p w14:paraId="29809E5F" w14:textId="395D29A3" w:rsidR="00A62D8D" w:rsidRPr="00D82ED4" w:rsidRDefault="00A62D8D" w:rsidP="00D90447">
      <w:pPr>
        <w:pStyle w:val="ListParagraph"/>
        <w:numPr>
          <w:ilvl w:val="1"/>
          <w:numId w:val="34"/>
        </w:numPr>
        <w:ind w:left="0" w:firstLine="0"/>
      </w:pPr>
      <w:r w:rsidRPr="00D82ED4">
        <w:t xml:space="preserve">The outer surface of medial </w:t>
      </w:r>
      <w:r w:rsidRPr="00D82ED4">
        <w:rPr>
          <w:b/>
        </w:rPr>
        <w:t>ERC</w:t>
      </w:r>
      <w:r w:rsidRPr="00D82ED4">
        <w:t xml:space="preserve"> will have </w:t>
      </w:r>
      <w:r w:rsidR="008E3811" w:rsidRPr="00D82ED4">
        <w:t xml:space="preserve">a </w:t>
      </w:r>
      <w:r w:rsidRPr="00D82ED4">
        <w:t xml:space="preserve">visible </w:t>
      </w:r>
      <w:r w:rsidR="008E3811" w:rsidRPr="00D82ED4">
        <w:t>prominent layer of large pyramidal cells</w:t>
      </w:r>
      <w:r w:rsidRPr="00D82ED4">
        <w:t>. In addition</w:t>
      </w:r>
      <w:r w:rsidR="003C76E7" w:rsidRPr="00D82ED4">
        <w:t>, a</w:t>
      </w:r>
      <w:r w:rsidR="008E3811" w:rsidRPr="00D82ED4">
        <w:t xml:space="preserve"> dense convergence of Golgi-staining fibers </w:t>
      </w:r>
      <w:r w:rsidRPr="00D82ED4">
        <w:t xml:space="preserve">will be a </w:t>
      </w:r>
      <w:r w:rsidR="008E3811" w:rsidRPr="00D82ED4">
        <w:t xml:space="preserve">salient </w:t>
      </w:r>
      <w:r w:rsidRPr="00D82ED4">
        <w:t xml:space="preserve">feature </w:t>
      </w:r>
      <w:r w:rsidR="008E3811" w:rsidRPr="00D82ED4">
        <w:t xml:space="preserve">in the medial </w:t>
      </w:r>
      <w:r w:rsidR="008E3811" w:rsidRPr="00D82ED4">
        <w:rPr>
          <w:b/>
        </w:rPr>
        <w:t>ERC</w:t>
      </w:r>
      <w:r w:rsidR="008E3811" w:rsidRPr="00D82ED4">
        <w:t xml:space="preserve">. </w:t>
      </w:r>
      <w:r w:rsidRPr="00D82ED4">
        <w:t xml:space="preserve">In this dissection procedure, </w:t>
      </w:r>
      <w:r w:rsidR="008E3811" w:rsidRPr="00D82ED4">
        <w:t xml:space="preserve">after everting the lateral ventricle, these fibers </w:t>
      </w:r>
      <w:r w:rsidRPr="00D82ED4">
        <w:t xml:space="preserve">will be </w:t>
      </w:r>
      <w:r w:rsidR="008E3811" w:rsidRPr="00D82ED4">
        <w:t>easily visible on the medial surface through the pia mater, which lines the inner surfaces of the ventricles, forming a very prominent fan-like structure.</w:t>
      </w:r>
      <w:r w:rsidR="00327DD8" w:rsidRPr="00D82ED4">
        <w:t xml:space="preserve"> </w:t>
      </w:r>
    </w:p>
    <w:p w14:paraId="461319D9" w14:textId="77777777" w:rsidR="005A1B6C" w:rsidRPr="00D82ED4" w:rsidRDefault="005A1B6C" w:rsidP="005A1B6C">
      <w:pPr>
        <w:pStyle w:val="ListParagraph"/>
        <w:ind w:left="0"/>
      </w:pPr>
    </w:p>
    <w:p w14:paraId="4648662C" w14:textId="581D62E9" w:rsidR="00C74BA5" w:rsidRPr="00D82ED4" w:rsidRDefault="005A1B6C" w:rsidP="00D90447">
      <w:pPr>
        <w:pStyle w:val="ListParagraph"/>
        <w:numPr>
          <w:ilvl w:val="1"/>
          <w:numId w:val="34"/>
        </w:numPr>
        <w:ind w:left="0" w:firstLine="0"/>
      </w:pPr>
      <w:r w:rsidRPr="00D82ED4">
        <w:rPr>
          <w:highlight w:val="yellow"/>
        </w:rPr>
        <w:t>N</w:t>
      </w:r>
      <w:r w:rsidR="008E3811" w:rsidRPr="00D82ED4">
        <w:rPr>
          <w:highlight w:val="yellow"/>
        </w:rPr>
        <w:t xml:space="preserve">otice that the fibers are gathering </w:t>
      </w:r>
      <w:proofErr w:type="spellStart"/>
      <w:r w:rsidR="008E3811" w:rsidRPr="00D82ED4">
        <w:rPr>
          <w:highlight w:val="yellow"/>
        </w:rPr>
        <w:t>subpially</w:t>
      </w:r>
      <w:proofErr w:type="spellEnd"/>
      <w:r w:rsidR="008E3811" w:rsidRPr="00D82ED4">
        <w:rPr>
          <w:highlight w:val="yellow"/>
        </w:rPr>
        <w:t xml:space="preserve">, descending and leaving the ventral </w:t>
      </w:r>
      <w:r w:rsidR="008E3811" w:rsidRPr="00D82ED4">
        <w:rPr>
          <w:b/>
          <w:highlight w:val="yellow"/>
        </w:rPr>
        <w:t>ERC</w:t>
      </w:r>
      <w:r w:rsidR="008E3811" w:rsidRPr="00D82ED4">
        <w:rPr>
          <w:highlight w:val="yellow"/>
        </w:rPr>
        <w:t xml:space="preserve">, extending </w:t>
      </w:r>
      <w:r w:rsidR="00374059" w:rsidRPr="00D82ED4">
        <w:rPr>
          <w:highlight w:val="yellow"/>
        </w:rPr>
        <w:t>posteriorly</w:t>
      </w:r>
      <w:r w:rsidR="008E3811" w:rsidRPr="00D82ED4">
        <w:rPr>
          <w:highlight w:val="yellow"/>
        </w:rPr>
        <w:t xml:space="preserve"> and then ascending vertically to perforate the </w:t>
      </w:r>
      <w:r w:rsidR="00E35CCB" w:rsidRPr="00D82ED4">
        <w:rPr>
          <w:b/>
          <w:highlight w:val="yellow"/>
        </w:rPr>
        <w:t>HC.</w:t>
      </w:r>
      <w:r w:rsidR="00E35CCB" w:rsidRPr="00D82ED4">
        <w:rPr>
          <w:highlight w:val="yellow"/>
        </w:rPr>
        <w:t xml:space="preserve"> </w:t>
      </w:r>
      <w:r w:rsidR="008E3811" w:rsidRPr="00D82ED4">
        <w:rPr>
          <w:highlight w:val="yellow"/>
        </w:rPr>
        <w:t>Th</w:t>
      </w:r>
      <w:r w:rsidR="00AD3A12" w:rsidRPr="00D82ED4">
        <w:rPr>
          <w:highlight w:val="yellow"/>
        </w:rPr>
        <w:t>is</w:t>
      </w:r>
      <w:r w:rsidR="008E3811" w:rsidRPr="00D82ED4">
        <w:rPr>
          <w:highlight w:val="yellow"/>
        </w:rPr>
        <w:t xml:space="preserve"> fan-like structure in the </w:t>
      </w:r>
      <w:r w:rsidR="008E3811" w:rsidRPr="00D82ED4">
        <w:rPr>
          <w:b/>
          <w:highlight w:val="yellow"/>
        </w:rPr>
        <w:t>ERC</w:t>
      </w:r>
      <w:r w:rsidR="008E3811" w:rsidRPr="00D82ED4">
        <w:rPr>
          <w:highlight w:val="yellow"/>
        </w:rPr>
        <w:t xml:space="preserve"> </w:t>
      </w:r>
      <w:r w:rsidR="000D0607" w:rsidRPr="00D82ED4">
        <w:rPr>
          <w:highlight w:val="yellow"/>
        </w:rPr>
        <w:t>will be</w:t>
      </w:r>
      <w:r w:rsidR="008E3811" w:rsidRPr="00D82ED4">
        <w:rPr>
          <w:highlight w:val="yellow"/>
        </w:rPr>
        <w:t xml:space="preserve"> used to define the margins for the purpose of dissection. </w:t>
      </w:r>
      <w:r w:rsidR="000D0607" w:rsidRPr="00D82ED4">
        <w:rPr>
          <w:highlight w:val="yellow"/>
        </w:rPr>
        <w:t xml:space="preserve">Identify and remove in the order </w:t>
      </w:r>
      <w:r w:rsidR="003C76E7" w:rsidRPr="00D82ED4">
        <w:rPr>
          <w:highlight w:val="yellow"/>
        </w:rPr>
        <w:t xml:space="preserve">of </w:t>
      </w:r>
      <w:r w:rsidR="003C76E7" w:rsidRPr="00D82ED4">
        <w:rPr>
          <w:b/>
          <w:highlight w:val="yellow"/>
        </w:rPr>
        <w:t>AY</w:t>
      </w:r>
      <w:r w:rsidR="008E3811" w:rsidRPr="00D82ED4">
        <w:rPr>
          <w:b/>
          <w:highlight w:val="yellow"/>
        </w:rPr>
        <w:t xml:space="preserve">, ERC, CNG and HC </w:t>
      </w:r>
      <w:r w:rsidR="000D0607" w:rsidRPr="00D82ED4">
        <w:rPr>
          <w:highlight w:val="yellow"/>
        </w:rPr>
        <w:t>structures</w:t>
      </w:r>
      <w:r w:rsidR="008E3811" w:rsidRPr="00D82ED4">
        <w:rPr>
          <w:highlight w:val="yellow"/>
        </w:rPr>
        <w:t>.</w:t>
      </w:r>
      <w:r w:rsidR="008E3811" w:rsidRPr="00D82ED4">
        <w:t xml:space="preserve"> </w:t>
      </w:r>
    </w:p>
    <w:p w14:paraId="2A089297" w14:textId="77777777" w:rsidR="005A1B6C" w:rsidRPr="00D82ED4" w:rsidRDefault="005A1B6C" w:rsidP="00D90447"/>
    <w:p w14:paraId="628480A5" w14:textId="1C4BFBD3" w:rsidR="00834395" w:rsidRPr="00D82ED4" w:rsidRDefault="00D74C0B" w:rsidP="00D90447">
      <w:r w:rsidRPr="00D82ED4">
        <w:t>NOTE:</w:t>
      </w:r>
      <w:r w:rsidR="00327DD8" w:rsidRPr="00D82ED4">
        <w:t xml:space="preserve"> </w:t>
      </w:r>
      <w:r w:rsidR="00E33B81" w:rsidRPr="00D82ED4">
        <w:t xml:space="preserve">Defining a good landmark for </w:t>
      </w:r>
      <w:r w:rsidR="00E33B81" w:rsidRPr="00D82ED4">
        <w:rPr>
          <w:b/>
        </w:rPr>
        <w:t xml:space="preserve">AY </w:t>
      </w:r>
      <w:r w:rsidR="00E33B81" w:rsidRPr="00D82ED4">
        <w:t xml:space="preserve">dissection will be a key for the next step and the junction </w:t>
      </w:r>
      <w:r w:rsidR="00C74BA5" w:rsidRPr="00D82ED4">
        <w:t>on posterior</w:t>
      </w:r>
      <w:r w:rsidR="00E33B81" w:rsidRPr="00D82ED4">
        <w:t xml:space="preserve"> margin where stria terminalis meets the </w:t>
      </w:r>
      <w:r w:rsidR="00F34899" w:rsidRPr="00D82ED4">
        <w:rPr>
          <w:b/>
        </w:rPr>
        <w:t>AY</w:t>
      </w:r>
      <w:r w:rsidR="00F34899" w:rsidRPr="00D82ED4">
        <w:t xml:space="preserve"> will</w:t>
      </w:r>
      <w:r w:rsidR="00E33B81" w:rsidRPr="00D82ED4">
        <w:t xml:space="preserve"> be a good point</w:t>
      </w:r>
      <w:r w:rsidR="00633B60" w:rsidRPr="00D82ED4">
        <w:t>.</w:t>
      </w:r>
    </w:p>
    <w:p w14:paraId="43548475" w14:textId="77777777" w:rsidR="005A1B6C" w:rsidRPr="00D82ED4" w:rsidRDefault="005A1B6C" w:rsidP="005A1B6C">
      <w:pPr>
        <w:pStyle w:val="ListParagraph"/>
        <w:ind w:left="0"/>
      </w:pPr>
    </w:p>
    <w:p w14:paraId="104831E8" w14:textId="2A342260" w:rsidR="00080B9D" w:rsidRPr="00D82ED4" w:rsidRDefault="007A7A8F" w:rsidP="00D90447">
      <w:pPr>
        <w:pStyle w:val="ListParagraph"/>
        <w:numPr>
          <w:ilvl w:val="1"/>
          <w:numId w:val="34"/>
        </w:numPr>
        <w:ind w:left="0" w:firstLine="0"/>
      </w:pPr>
      <w:r w:rsidRPr="00D82ED4">
        <w:rPr>
          <w:highlight w:val="yellow"/>
        </w:rPr>
        <w:t xml:space="preserve">At this point, the remaining structures include the </w:t>
      </w:r>
      <w:r w:rsidRPr="00D82ED4">
        <w:rPr>
          <w:b/>
          <w:highlight w:val="yellow"/>
        </w:rPr>
        <w:t>thalamus</w:t>
      </w:r>
      <w:r w:rsidRPr="00D82ED4">
        <w:rPr>
          <w:highlight w:val="yellow"/>
        </w:rPr>
        <w:t xml:space="preserve"> and the </w:t>
      </w:r>
      <w:r w:rsidRPr="00D82ED4">
        <w:rPr>
          <w:b/>
          <w:highlight w:val="yellow"/>
        </w:rPr>
        <w:t>MB.</w:t>
      </w:r>
      <w:r w:rsidRPr="00D82ED4">
        <w:rPr>
          <w:highlight w:val="yellow"/>
        </w:rPr>
        <w:t xml:space="preserve"> Confirm the </w:t>
      </w:r>
      <w:r w:rsidR="00374059" w:rsidRPr="00D82ED4">
        <w:rPr>
          <w:highlight w:val="yellow"/>
        </w:rPr>
        <w:lastRenderedPageBreak/>
        <w:t>i</w:t>
      </w:r>
      <w:r w:rsidRPr="00D82ED4">
        <w:rPr>
          <w:highlight w:val="yellow"/>
        </w:rPr>
        <w:t xml:space="preserve">dentification of the thalamus by visualization of the stria medullaris on its dorsal surface extending in the midline </w:t>
      </w:r>
      <w:proofErr w:type="spellStart"/>
      <w:r w:rsidRPr="00D82ED4">
        <w:rPr>
          <w:highlight w:val="yellow"/>
        </w:rPr>
        <w:t>rostrocaudal</w:t>
      </w:r>
      <w:proofErr w:type="spellEnd"/>
      <w:r w:rsidRPr="00D82ED4">
        <w:rPr>
          <w:highlight w:val="yellow"/>
        </w:rPr>
        <w:t xml:space="preserve"> plane.</w:t>
      </w:r>
      <w:r w:rsidR="007F5054" w:rsidRPr="00D82ED4">
        <w:rPr>
          <w:highlight w:val="yellow"/>
        </w:rPr>
        <w:t xml:space="preserve"> </w:t>
      </w:r>
      <w:r w:rsidRPr="00D82ED4">
        <w:rPr>
          <w:highlight w:val="yellow"/>
        </w:rPr>
        <w:t xml:space="preserve">Separate the </w:t>
      </w:r>
      <w:r w:rsidRPr="00D82ED4">
        <w:rPr>
          <w:b/>
          <w:highlight w:val="yellow"/>
        </w:rPr>
        <w:t>thalamus</w:t>
      </w:r>
      <w:r w:rsidRPr="00D82ED4">
        <w:rPr>
          <w:highlight w:val="yellow"/>
        </w:rPr>
        <w:t xml:space="preserve"> completely from the </w:t>
      </w:r>
      <w:r w:rsidRPr="00D82ED4">
        <w:rPr>
          <w:b/>
          <w:highlight w:val="yellow"/>
        </w:rPr>
        <w:t>midbrain</w:t>
      </w:r>
      <w:r w:rsidRPr="00D82ED4">
        <w:rPr>
          <w:highlight w:val="yellow"/>
        </w:rPr>
        <w:t xml:space="preserve"> by a coronal cut caudal to the habenula and rostral to the superior colliculi. </w:t>
      </w:r>
      <w:r w:rsidR="00F34899" w:rsidRPr="00D82ED4">
        <w:rPr>
          <w:highlight w:val="yellow"/>
        </w:rPr>
        <w:t xml:space="preserve">The </w:t>
      </w:r>
      <w:r w:rsidR="00F34899" w:rsidRPr="00D82ED4">
        <w:rPr>
          <w:b/>
          <w:highlight w:val="yellow"/>
        </w:rPr>
        <w:t>ROC</w:t>
      </w:r>
      <w:r w:rsidR="00F34899" w:rsidRPr="00D82ED4">
        <w:rPr>
          <w:highlight w:val="yellow"/>
        </w:rPr>
        <w:t xml:space="preserve"> is saved at this step.</w:t>
      </w:r>
    </w:p>
    <w:p w14:paraId="2D17851B" w14:textId="77777777" w:rsidR="005A1B6C" w:rsidRPr="00D82ED4" w:rsidRDefault="005A1B6C" w:rsidP="005A1B6C">
      <w:pPr>
        <w:pStyle w:val="ListParagraph"/>
        <w:ind w:left="0"/>
      </w:pPr>
    </w:p>
    <w:p w14:paraId="3CAF3D57" w14:textId="64F38956" w:rsidR="008E3811" w:rsidRPr="00D82ED4" w:rsidRDefault="008E3811" w:rsidP="00D90447">
      <w:pPr>
        <w:pStyle w:val="ListParagraph"/>
        <w:numPr>
          <w:ilvl w:val="1"/>
          <w:numId w:val="34"/>
        </w:numPr>
        <w:ind w:left="0" w:firstLine="0"/>
        <w:rPr>
          <w:color w:val="808080" w:themeColor="background1" w:themeShade="80"/>
        </w:rPr>
      </w:pPr>
      <w:r w:rsidRPr="00D82ED4">
        <w:t>At this point complete collection of all brain regions and</w:t>
      </w:r>
      <w:r w:rsidR="003A4A5E" w:rsidRPr="00D82ED4">
        <w:t xml:space="preserve">, immediately (as each is obtained) store </w:t>
      </w:r>
      <w:r w:rsidRPr="00D82ED4">
        <w:t xml:space="preserve">the samples </w:t>
      </w:r>
      <w:r w:rsidR="00170BE2" w:rsidRPr="00D82ED4">
        <w:t xml:space="preserve">flash </w:t>
      </w:r>
      <w:r w:rsidRPr="00D82ED4">
        <w:t>frozen</w:t>
      </w:r>
      <w:r w:rsidR="00170BE2" w:rsidRPr="00D82ED4">
        <w:t xml:space="preserve"> </w:t>
      </w:r>
      <w:r w:rsidRPr="00D82ED4">
        <w:t>till further processing.</w:t>
      </w:r>
    </w:p>
    <w:p w14:paraId="29D104F4" w14:textId="77777777" w:rsidR="00B32616" w:rsidRPr="00D82ED4" w:rsidRDefault="00B32616" w:rsidP="00D90447">
      <w:pPr>
        <w:pStyle w:val="BodyText"/>
        <w:jc w:val="both"/>
        <w:rPr>
          <w:color w:val="808080" w:themeColor="background1" w:themeShade="80"/>
        </w:rPr>
      </w:pPr>
    </w:p>
    <w:p w14:paraId="52B7D005" w14:textId="77777777" w:rsidR="00830F47" w:rsidRPr="00D82ED4" w:rsidRDefault="00B32616" w:rsidP="00D90447">
      <w:pPr>
        <w:rPr>
          <w:color w:val="808080" w:themeColor="background1" w:themeShade="80"/>
        </w:rPr>
      </w:pPr>
      <w:bookmarkStart w:id="5" w:name="Representative_Results"/>
      <w:r w:rsidRPr="00D82ED4">
        <w:rPr>
          <w:b/>
          <w:color w:val="000000" w:themeColor="text1"/>
        </w:rPr>
        <w:t>REPRESENTATIVE RESULTS</w:t>
      </w:r>
      <w:bookmarkEnd w:id="5"/>
      <w:r w:rsidRPr="00D82ED4">
        <w:rPr>
          <w:b/>
          <w:color w:val="000000" w:themeColor="text1"/>
        </w:rPr>
        <w:t>:</w:t>
      </w:r>
      <w:r w:rsidR="009726EE" w:rsidRPr="00D82ED4">
        <w:rPr>
          <w:color w:val="808080" w:themeColor="background1" w:themeShade="80"/>
        </w:rPr>
        <w:t xml:space="preserve"> </w:t>
      </w:r>
    </w:p>
    <w:p w14:paraId="70B41F50" w14:textId="6D0E8F61" w:rsidR="00830F47" w:rsidRPr="00D82ED4" w:rsidRDefault="00E1667D" w:rsidP="00D90447">
      <w:pPr>
        <w:pStyle w:val="NormalWeb"/>
        <w:spacing w:before="0" w:beforeAutospacing="0" w:after="0" w:afterAutospacing="0"/>
      </w:pPr>
      <w:r w:rsidRPr="00D82ED4">
        <w:t>Our understanding of</w:t>
      </w:r>
      <w:r w:rsidR="006B174B" w:rsidRPr="00D82ED4">
        <w:t xml:space="preserve"> the</w:t>
      </w:r>
      <w:r w:rsidRPr="00D82ED4">
        <w:t xml:space="preserve"> complex brain structure and function is rapidly evolving and improving. The brain contains multiple distinct regions and building a molecular map can help us </w:t>
      </w:r>
      <w:r w:rsidR="00372D66" w:rsidRPr="00D82ED4">
        <w:t>better understand how the brain works</w:t>
      </w:r>
      <w:r w:rsidRPr="00D82ED4">
        <w:t xml:space="preserve">. </w:t>
      </w:r>
      <w:r w:rsidR="00917718" w:rsidRPr="00D82ED4">
        <w:t>In this method paper, we have discussed the dissection of the mouse brain into multiple distinct regions (</w:t>
      </w:r>
      <w:r w:rsidR="00917718" w:rsidRPr="00D82ED4">
        <w:rPr>
          <w:b/>
          <w:bCs/>
        </w:rPr>
        <w:t>Table 1</w:t>
      </w:r>
      <w:r w:rsidR="00917718" w:rsidRPr="00D82ED4">
        <w:t>).</w:t>
      </w:r>
      <w:r w:rsidR="005E2A8C" w:rsidRPr="00D82ED4">
        <w:t xml:space="preserve"> </w:t>
      </w:r>
      <w:r w:rsidR="00C05B5D" w:rsidRPr="00D82ED4">
        <w:t xml:space="preserve">In this protocol, the structures are identified based on the critical landmarks and is achieved by keeping the tissue moist with saline solution by retaining its sturdiness for immediate dissection. </w:t>
      </w:r>
      <w:r w:rsidR="00D82ED4" w:rsidRPr="00D82ED4">
        <w:t>The</w:t>
      </w:r>
      <w:r w:rsidR="003315D7" w:rsidRPr="00D82ED4">
        <w:t xml:space="preserve"> method covers more regions than other reports</w:t>
      </w:r>
      <w:r w:rsidR="003315D7" w:rsidRPr="00D82ED4">
        <w:fldChar w:fldCharType="begin"/>
      </w:r>
      <w:r w:rsidR="00B42174" w:rsidRPr="00D82ED4">
        <w:instrText xml:space="preserve"> ADDIN EN.CITE &lt;EndNote&gt;&lt;Cite&gt;&lt;Author&gt;Spijker&lt;/Author&gt;&lt;Year&gt;2011&lt;/Year&gt;&lt;RecNum&gt;19&lt;/RecNum&gt;&lt;DisplayText&gt;&lt;style face="superscript"&gt;21&lt;/style&gt;&lt;/DisplayText&gt;&lt;record&gt;&lt;rec-number&gt;19&lt;/rec-number&gt;&lt;foreign-keys&gt;&lt;key app="EN" db-id="2x2tpppt0axp0uetrtixa2x3ttpxztt55e2t" timestamp="1594910477"&gt;19&lt;/key&gt;&lt;/foreign-keys&gt;&lt;ref-type name="Book Section"&gt;5&lt;/ref-type&gt;&lt;contributors&gt;&lt;authors&gt;&lt;author&gt;Spijker, Sabine&lt;/author&gt;&lt;/authors&gt;&lt;/contributors&gt;&lt;titles&gt;&lt;title&gt;Dissection of Rodent Brain Regions&lt;/title&gt;&lt;/titles&gt;&lt;pages&gt;13-26&lt;/pages&gt;&lt;volume&gt;57&lt;/volume&gt;&lt;dates&gt;&lt;year&gt;2011&lt;/year&gt;&lt;/dates&gt;&lt;urls&gt;&lt;/urls&gt;&lt;electronic-resource-num&gt;10.1007/978-1-61779-111-6_2&lt;/electronic-resource-num&gt;&lt;/record&gt;&lt;/Cite&gt;&lt;/EndNote&gt;</w:instrText>
      </w:r>
      <w:r w:rsidR="003315D7" w:rsidRPr="00D82ED4">
        <w:fldChar w:fldCharType="separate"/>
      </w:r>
      <w:r w:rsidR="00B42174" w:rsidRPr="00D82ED4">
        <w:rPr>
          <w:noProof/>
          <w:vertAlign w:val="superscript"/>
        </w:rPr>
        <w:t>21</w:t>
      </w:r>
      <w:r w:rsidR="003315D7" w:rsidRPr="00D82ED4">
        <w:fldChar w:fldCharType="end"/>
      </w:r>
      <w:r w:rsidR="00D82ED4" w:rsidRPr="00D82ED4">
        <w:t xml:space="preserve"> </w:t>
      </w:r>
      <w:r w:rsidR="003315D7" w:rsidRPr="00D82ED4">
        <w:t>and is complementary to dissection methods using frozen brains</w:t>
      </w:r>
      <w:r w:rsidR="00442A6E" w:rsidRPr="00D82ED4">
        <w:fldChar w:fldCharType="begin">
          <w:fldData xml:space="preserve">PEVuZE5vdGU+PENpdGU+PEF1dGhvcj5XYWdlci1NaWxsZXI8L0F1dGhvcj48WWVhcj4yMDIwPC9Z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</w:fldData>
        </w:fldChar>
      </w:r>
      <w:r w:rsidR="00B42174" w:rsidRPr="00D82ED4">
        <w:instrText xml:space="preserve"> ADDIN EN.CITE </w:instrText>
      </w:r>
      <w:r w:rsidR="00B42174" w:rsidRPr="00D82ED4">
        <w:fldChar w:fldCharType="begin">
          <w:fldData xml:space="preserve">PEVuZE5vdGU+PENpdGU+PEF1dGhvcj5XYWdlci1NaWxsZXI8L0F1dGhvcj48WWVhcj4yMDIwPC9Z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</w:fldData>
        </w:fldChar>
      </w:r>
      <w:r w:rsidR="00B42174" w:rsidRPr="00D82ED4">
        <w:instrText xml:space="preserve"> ADDIN EN.CITE.DATA </w:instrText>
      </w:r>
      <w:r w:rsidR="00B42174" w:rsidRPr="00D82ED4">
        <w:fldChar w:fldCharType="end"/>
      </w:r>
      <w:r w:rsidR="00442A6E" w:rsidRPr="00D82ED4">
        <w:fldChar w:fldCharType="separate"/>
      </w:r>
      <w:r w:rsidR="00B42174" w:rsidRPr="00D82ED4">
        <w:rPr>
          <w:noProof/>
          <w:vertAlign w:val="superscript"/>
        </w:rPr>
        <w:t>22,23</w:t>
      </w:r>
      <w:r w:rsidR="00442A6E" w:rsidRPr="00D82ED4">
        <w:fldChar w:fldCharType="end"/>
      </w:r>
      <w:r w:rsidR="00366FC7" w:rsidRPr="00D82ED4">
        <w:t>.</w:t>
      </w:r>
      <w:r w:rsidR="00327DD8" w:rsidRPr="00D82ED4">
        <w:t xml:space="preserve"> </w:t>
      </w:r>
      <w:r w:rsidR="00B25AB5" w:rsidRPr="00D82ED4">
        <w:t xml:space="preserve">These </w:t>
      </w:r>
      <w:r w:rsidR="00C05B5D" w:rsidRPr="00D82ED4">
        <w:t xml:space="preserve">dissected </w:t>
      </w:r>
      <w:r w:rsidR="00B25AB5" w:rsidRPr="00D82ED4">
        <w:t xml:space="preserve">tissues can be preserved and processed later depending on the requirements of the study. </w:t>
      </w:r>
      <w:r w:rsidR="00366FC7" w:rsidRPr="00D82ED4">
        <w:t>The method discussed here is</w:t>
      </w:r>
      <w:r w:rsidR="003315D7" w:rsidRPr="00D82ED4">
        <w:t xml:space="preserve"> </w:t>
      </w:r>
      <w:r w:rsidR="00366FC7" w:rsidRPr="00D82ED4">
        <w:t xml:space="preserve">immediate removal of </w:t>
      </w:r>
      <w:r w:rsidR="00D82ED4" w:rsidRPr="00D82ED4">
        <w:t xml:space="preserve">the </w:t>
      </w:r>
      <w:r w:rsidR="00366FC7" w:rsidRPr="00D82ED4">
        <w:t xml:space="preserve">brain from the skull followed by </w:t>
      </w:r>
      <w:r w:rsidR="003315D7" w:rsidRPr="00D82ED4">
        <w:t>dissection</w:t>
      </w:r>
      <w:r w:rsidR="006B174B" w:rsidRPr="00D82ED4">
        <w:t xml:space="preserve"> which</w:t>
      </w:r>
      <w:r w:rsidR="003315D7" w:rsidRPr="00D82ED4">
        <w:t xml:space="preserve"> </w:t>
      </w:r>
      <w:r w:rsidR="00D82ED4" w:rsidRPr="00D82ED4">
        <w:t>provides</w:t>
      </w:r>
      <w:r w:rsidR="00366FC7" w:rsidRPr="00D82ED4">
        <w:t xml:space="preserve"> </w:t>
      </w:r>
      <w:r w:rsidR="003315D7" w:rsidRPr="00D82ED4">
        <w:t>enough tissue</w:t>
      </w:r>
      <w:r w:rsidR="00B85D05" w:rsidRPr="00D82ED4">
        <w:t xml:space="preserve"> in a quick way</w:t>
      </w:r>
      <w:r w:rsidR="003315D7" w:rsidRPr="00D82ED4">
        <w:t xml:space="preserve"> for downstream assays given the size of the mouse brain.</w:t>
      </w:r>
      <w:r w:rsidR="00366FC7" w:rsidRPr="00D82ED4">
        <w:t xml:space="preserve"> Our team ha</w:t>
      </w:r>
      <w:r w:rsidR="006B174B" w:rsidRPr="00D82ED4">
        <w:t>s</w:t>
      </w:r>
      <w:r w:rsidR="00366FC7" w:rsidRPr="00D82ED4">
        <w:t xml:space="preserve"> </w:t>
      </w:r>
      <w:r w:rsidR="00CA7B53" w:rsidRPr="00D82ED4">
        <w:t>extracted RNA from multiple</w:t>
      </w:r>
      <w:r w:rsidR="00366FC7" w:rsidRPr="00D82ED4">
        <w:t xml:space="preserve"> dissected </w:t>
      </w:r>
      <w:r w:rsidR="00CA7B53" w:rsidRPr="00D82ED4">
        <w:t xml:space="preserve">tissues and </w:t>
      </w:r>
      <w:r w:rsidR="00366FC7" w:rsidRPr="00D82ED4">
        <w:t xml:space="preserve">assayed for gene expression </w:t>
      </w:r>
      <w:r w:rsidR="00CA7B53" w:rsidRPr="00D82ED4">
        <w:t>profiling using</w:t>
      </w:r>
      <w:r w:rsidR="00366FC7" w:rsidRPr="00D82ED4">
        <w:t xml:space="preserve"> microarrays </w:t>
      </w:r>
      <w:r w:rsidR="00CA7B53" w:rsidRPr="00D82ED4">
        <w:t>for brain</w:t>
      </w:r>
      <w:r w:rsidR="00366FC7" w:rsidRPr="00D82ED4">
        <w:t xml:space="preserve"> tissues; </w:t>
      </w:r>
      <w:r w:rsidR="006765E7" w:rsidRPr="00D82ED4">
        <w:t>AY</w:t>
      </w:r>
      <w:r w:rsidR="00366FC7" w:rsidRPr="00D82ED4">
        <w:t xml:space="preserve">, </w:t>
      </w:r>
      <w:r w:rsidR="006765E7" w:rsidRPr="00D82ED4">
        <w:t>HC</w:t>
      </w:r>
      <w:r w:rsidR="00366FC7" w:rsidRPr="00D82ED4">
        <w:t xml:space="preserve">, </w:t>
      </w:r>
      <w:r w:rsidR="006765E7" w:rsidRPr="00D82ED4">
        <w:t>MPFC</w:t>
      </w:r>
      <w:r w:rsidR="00366FC7" w:rsidRPr="00D82ED4">
        <w:t xml:space="preserve">, septal region, corpus striatum and </w:t>
      </w:r>
      <w:r w:rsidR="006765E7" w:rsidRPr="00D82ED4">
        <w:t>VS</w:t>
      </w:r>
      <w:r w:rsidR="00DD3D08" w:rsidRPr="00D82ED4">
        <w:t xml:space="preserve"> and</w:t>
      </w:r>
      <w:r w:rsidR="00366FC7" w:rsidRPr="00D82ED4">
        <w:t xml:space="preserve"> the results have been published</w:t>
      </w:r>
      <w:r w:rsidR="00366FC7" w:rsidRPr="00D82ED4">
        <w:fldChar w:fldCharType="begin">
          <w:fldData xml:space="preserve">PEVuZE5vdGU+PENpdGU+PEF1dGhvcj5NdWhpZTwvQXV0aG9yPjxZZWFyPjIwMTU8L1llYXI+PFJl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</w:fldData>
        </w:fldChar>
      </w:r>
      <w:r w:rsidR="00B42174" w:rsidRPr="00D82ED4">
        <w:instrText xml:space="preserve"> ADDIN EN.CITE </w:instrText>
      </w:r>
      <w:r w:rsidR="00B42174" w:rsidRPr="00D82ED4">
        <w:fldChar w:fldCharType="begin">
          <w:fldData xml:space="preserve">PEVuZE5vdGU+PENpdGU+PEF1dGhvcj5NdWhpZTwvQXV0aG9yPjxZZWFyPjIwMTU8L1llYXI+PFJl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</w:fldData>
        </w:fldChar>
      </w:r>
      <w:r w:rsidR="00B42174" w:rsidRPr="00D82ED4">
        <w:instrText xml:space="preserve"> ADDIN EN.CITE.DATA </w:instrText>
      </w:r>
      <w:r w:rsidR="00B42174" w:rsidRPr="00D82ED4">
        <w:fldChar w:fldCharType="end"/>
      </w:r>
      <w:r w:rsidR="00366FC7" w:rsidRPr="00D82ED4">
        <w:fldChar w:fldCharType="separate"/>
      </w:r>
      <w:r w:rsidR="00B42174" w:rsidRPr="00D82ED4">
        <w:rPr>
          <w:noProof/>
          <w:vertAlign w:val="superscript"/>
        </w:rPr>
        <w:t>15</w:t>
      </w:r>
      <w:r w:rsidR="00366FC7" w:rsidRPr="00D82ED4">
        <w:fldChar w:fldCharType="end"/>
      </w:r>
      <w:r w:rsidR="00366FC7" w:rsidRPr="00D82ED4">
        <w:t>.</w:t>
      </w:r>
      <w:r w:rsidR="00327DD8" w:rsidRPr="00D82ED4">
        <w:t xml:space="preserve"> </w:t>
      </w:r>
      <w:r w:rsidR="00913C07" w:rsidRPr="00D82ED4">
        <w:t>These</w:t>
      </w:r>
      <w:r w:rsidR="00CA7B53" w:rsidRPr="00D82ED4">
        <w:t xml:space="preserve"> harvested brains were stored at -80°C for several months before RNA extraction.</w:t>
      </w:r>
      <w:r w:rsidR="00327DD8" w:rsidRPr="00D82ED4">
        <w:t xml:space="preserve"> </w:t>
      </w:r>
      <w:r w:rsidR="00CA7B53" w:rsidRPr="00D82ED4">
        <w:t xml:space="preserve">This method can be adopted </w:t>
      </w:r>
      <w:r w:rsidR="003315D7" w:rsidRPr="00D82ED4">
        <w:t xml:space="preserve">in combination of other methods to diversify downstream utility of brain regions. </w:t>
      </w:r>
      <w:r w:rsidR="00CA7B53" w:rsidRPr="00D82ED4">
        <w:t xml:space="preserve">This dissection method is </w:t>
      </w:r>
      <w:r w:rsidR="00C402A9" w:rsidRPr="00D82ED4">
        <w:t>f</w:t>
      </w:r>
      <w:r w:rsidR="00CA7B53" w:rsidRPr="00D82ED4">
        <w:t>ocus</w:t>
      </w:r>
      <w:r w:rsidR="00C402A9" w:rsidRPr="00D82ED4">
        <w:t>ed</w:t>
      </w:r>
      <w:r w:rsidR="00CA7B53" w:rsidRPr="00D82ED4">
        <w:t xml:space="preserve"> on </w:t>
      </w:r>
      <w:r w:rsidR="00C402A9" w:rsidRPr="00D82ED4">
        <w:t xml:space="preserve">following </w:t>
      </w:r>
      <w:r w:rsidR="003315D7" w:rsidRPr="00D82ED4">
        <w:t>landmarks among anatomically distinct adjoining regions</w:t>
      </w:r>
      <w:r w:rsidR="00CA7B53" w:rsidRPr="00D82ED4">
        <w:t xml:space="preserve"> </w:t>
      </w:r>
      <w:r w:rsidR="00C402A9" w:rsidRPr="00D82ED4">
        <w:t>instead</w:t>
      </w:r>
      <w:r w:rsidR="00CA7B53" w:rsidRPr="00D82ED4">
        <w:t xml:space="preserve"> of being strictly coronal or sagittal</w:t>
      </w:r>
      <w:r w:rsidR="00C402A9" w:rsidRPr="00D82ED4">
        <w:t xml:space="preserve"> dissections.</w:t>
      </w:r>
      <w:r w:rsidR="00327DD8" w:rsidRPr="00D82ED4">
        <w:t xml:space="preserve"> </w:t>
      </w:r>
      <w:r w:rsidR="00C402A9" w:rsidRPr="00D82ED4">
        <w:t>T</w:t>
      </w:r>
      <w:r w:rsidR="00200202" w:rsidRPr="00D82ED4">
        <w:t>he distinct brain regions</w:t>
      </w:r>
      <w:r w:rsidR="00B85D05" w:rsidRPr="00D82ED4">
        <w:t xml:space="preserve"> along with weight data was</w:t>
      </w:r>
      <w:r w:rsidR="00200202" w:rsidRPr="00D82ED4">
        <w:t xml:space="preserve"> collected under </w:t>
      </w:r>
      <w:r w:rsidR="00913C07" w:rsidRPr="00D82ED4">
        <w:t xml:space="preserve">the study </w:t>
      </w:r>
      <w:r w:rsidR="00B85D05" w:rsidRPr="00D82ED4">
        <w:t>a</w:t>
      </w:r>
      <w:r w:rsidR="00200202" w:rsidRPr="00D82ED4">
        <w:t>ggressor exposed social stress model of PTSD</w:t>
      </w:r>
      <w:r w:rsidR="00200202" w:rsidRPr="00D82ED4">
        <w:fldChar w:fldCharType="begin">
          <w:fldData xml:space="preserve">PEVuZE5vdGU+PENpdGU+PEF1dGhvcj5IYW1tYW1pZWg8L0F1dGhvcj48WWVhcj4yMDEyPC9ZZWFy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</w:fldData>
        </w:fldChar>
      </w:r>
      <w:r w:rsidR="00B42174" w:rsidRPr="00D82ED4">
        <w:instrText xml:space="preserve"> ADDIN EN.CITE </w:instrText>
      </w:r>
      <w:r w:rsidR="00B42174" w:rsidRPr="00D82ED4">
        <w:fldChar w:fldCharType="begin">
          <w:fldData xml:space="preserve">PEVuZE5vdGU+PENpdGU+PEF1dGhvcj5IYW1tYW1pZWg8L0F1dGhvcj48WWVhcj4yMDEyPC9ZZWFy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</w:fldData>
        </w:fldChar>
      </w:r>
      <w:r w:rsidR="00B42174" w:rsidRPr="00D82ED4">
        <w:instrText xml:space="preserve"> ADDIN EN.CITE.DATA </w:instrText>
      </w:r>
      <w:r w:rsidR="00B42174" w:rsidRPr="00D82ED4">
        <w:fldChar w:fldCharType="end"/>
      </w:r>
      <w:r w:rsidR="00200202" w:rsidRPr="00D82ED4">
        <w:fldChar w:fldCharType="separate"/>
      </w:r>
      <w:r w:rsidR="00B42174" w:rsidRPr="00D82ED4">
        <w:rPr>
          <w:noProof/>
          <w:vertAlign w:val="superscript"/>
        </w:rPr>
        <w:t>16</w:t>
      </w:r>
      <w:r w:rsidR="00200202" w:rsidRPr="00D82ED4">
        <w:fldChar w:fldCharType="end"/>
      </w:r>
      <w:r w:rsidR="00200202" w:rsidRPr="00D82ED4">
        <w:t xml:space="preserve"> </w:t>
      </w:r>
      <w:r w:rsidR="00913C07" w:rsidRPr="00D82ED4">
        <w:t>and RNA concentrations along w</w:t>
      </w:r>
      <w:r w:rsidR="00B85D05" w:rsidRPr="00D82ED4">
        <w:t>ith spectrophotometric readings</w:t>
      </w:r>
      <w:r w:rsidR="00913C07" w:rsidRPr="00D82ED4">
        <w:t xml:space="preserve"> is shown as </w:t>
      </w:r>
      <w:r w:rsidR="00B85D05" w:rsidRPr="00D82ED4">
        <w:rPr>
          <w:b/>
          <w:bCs/>
        </w:rPr>
        <w:t>Figure 5</w:t>
      </w:r>
      <w:r w:rsidR="00CB77CD" w:rsidRPr="00D82ED4">
        <w:t>.</w:t>
      </w:r>
      <w:r w:rsidR="00B85D05" w:rsidRPr="00D82ED4">
        <w:t xml:space="preserve"> </w:t>
      </w:r>
    </w:p>
    <w:p w14:paraId="629F7B0D" w14:textId="77777777" w:rsidR="00D82ED4" w:rsidRPr="00D82ED4" w:rsidRDefault="00D82ED4" w:rsidP="00D90447">
      <w:pPr>
        <w:pStyle w:val="NormalWeb"/>
        <w:spacing w:before="0" w:beforeAutospacing="0" w:after="0" w:afterAutospacing="0"/>
      </w:pPr>
    </w:p>
    <w:p w14:paraId="4922358D" w14:textId="77777777" w:rsidR="004C70F3" w:rsidRPr="00D82ED4" w:rsidRDefault="004C70F3" w:rsidP="00D90447">
      <w:pPr>
        <w:rPr>
          <w:b/>
        </w:rPr>
      </w:pPr>
      <w:r w:rsidRPr="00D82ED4">
        <w:rPr>
          <w:b/>
        </w:rPr>
        <w:t>Figure Legends</w:t>
      </w:r>
    </w:p>
    <w:p w14:paraId="406D34DE" w14:textId="77777777" w:rsidR="00CF67BE" w:rsidRPr="00D82ED4" w:rsidRDefault="00CF67BE" w:rsidP="00D90447">
      <w:pPr>
        <w:rPr>
          <w:b/>
        </w:rPr>
      </w:pPr>
    </w:p>
    <w:p w14:paraId="38920FE7" w14:textId="0C9EA95B" w:rsidR="00CF67BE" w:rsidRPr="00D82ED4" w:rsidRDefault="00CF67BE" w:rsidP="00D90447">
      <w:r w:rsidRPr="00D82ED4">
        <w:rPr>
          <w:b/>
          <w:bCs/>
        </w:rPr>
        <w:t>Figure 1:</w:t>
      </w:r>
      <w:r w:rsidRPr="00D82ED4">
        <w:rPr>
          <w:b/>
        </w:rPr>
        <w:t xml:space="preserve"> </w:t>
      </w:r>
      <w:r w:rsidR="008F7E23" w:rsidRPr="00D82ED4">
        <w:rPr>
          <w:b/>
        </w:rPr>
        <w:t xml:space="preserve">Representation of </w:t>
      </w:r>
      <w:r w:rsidR="00A13027" w:rsidRPr="00D82ED4">
        <w:rPr>
          <w:b/>
        </w:rPr>
        <w:t>M</w:t>
      </w:r>
      <w:r w:rsidR="008F7E23" w:rsidRPr="00D82ED4">
        <w:rPr>
          <w:b/>
        </w:rPr>
        <w:t xml:space="preserve">ouse </w:t>
      </w:r>
      <w:r w:rsidR="00A13027" w:rsidRPr="00D82ED4">
        <w:rPr>
          <w:b/>
        </w:rPr>
        <w:t>B</w:t>
      </w:r>
      <w:r w:rsidR="008F7E23" w:rsidRPr="00D82ED4">
        <w:rPr>
          <w:b/>
        </w:rPr>
        <w:t xml:space="preserve">rain with </w:t>
      </w:r>
      <w:r w:rsidR="00A13027" w:rsidRPr="00D82ED4">
        <w:rPr>
          <w:b/>
        </w:rPr>
        <w:t>D</w:t>
      </w:r>
      <w:r w:rsidR="008F7E23" w:rsidRPr="00D82ED4">
        <w:rPr>
          <w:b/>
        </w:rPr>
        <w:t>i</w:t>
      </w:r>
      <w:r w:rsidR="009B7406" w:rsidRPr="00D82ED4">
        <w:rPr>
          <w:b/>
        </w:rPr>
        <w:t xml:space="preserve">stinct </w:t>
      </w:r>
      <w:r w:rsidR="00A13027" w:rsidRPr="00D82ED4">
        <w:rPr>
          <w:b/>
        </w:rPr>
        <w:t>T</w:t>
      </w:r>
      <w:r w:rsidR="009B7406" w:rsidRPr="00D82ED4">
        <w:rPr>
          <w:b/>
        </w:rPr>
        <w:t xml:space="preserve">issue </w:t>
      </w:r>
      <w:r w:rsidR="00A13027" w:rsidRPr="00D82ED4">
        <w:rPr>
          <w:b/>
        </w:rPr>
        <w:t>T</w:t>
      </w:r>
      <w:r w:rsidR="009B7406" w:rsidRPr="00D82ED4">
        <w:rPr>
          <w:b/>
        </w:rPr>
        <w:t xml:space="preserve">ypes </w:t>
      </w:r>
      <w:r w:rsidR="00A13027" w:rsidRPr="00D82ED4">
        <w:rPr>
          <w:b/>
        </w:rPr>
        <w:t>C</w:t>
      </w:r>
      <w:r w:rsidR="009B7406" w:rsidRPr="00D82ED4">
        <w:rPr>
          <w:b/>
        </w:rPr>
        <w:t>ollected</w:t>
      </w:r>
      <w:r w:rsidR="009B7406" w:rsidRPr="00D82ED4">
        <w:t>.</w:t>
      </w:r>
      <w:r w:rsidR="00374059" w:rsidRPr="00D82ED4">
        <w:t xml:space="preserve"> </w:t>
      </w:r>
      <w:r w:rsidR="008F7E23" w:rsidRPr="00D82ED4">
        <w:t xml:space="preserve">This figure is </w:t>
      </w:r>
      <w:r w:rsidR="00A13027" w:rsidRPr="00D82ED4">
        <w:t xml:space="preserve">a </w:t>
      </w:r>
      <w:r w:rsidR="008F7E23" w:rsidRPr="00D82ED4">
        <w:t xml:space="preserve">cosmetic </w:t>
      </w:r>
      <w:r w:rsidR="009B7406" w:rsidRPr="00D82ED4">
        <w:t>representation of</w:t>
      </w:r>
      <w:r w:rsidR="008F7E23" w:rsidRPr="00D82ED4">
        <w:t xml:space="preserve"> the structures and is not scaled to any mapped</w:t>
      </w:r>
      <w:r w:rsidR="009B7406" w:rsidRPr="00D82ED4">
        <w:t xml:space="preserve"> database. </w:t>
      </w:r>
    </w:p>
    <w:p w14:paraId="3DD3C6D9" w14:textId="77777777" w:rsidR="00D82ED4" w:rsidRPr="00D82ED4" w:rsidRDefault="00D82ED4" w:rsidP="00D90447">
      <w:pPr>
        <w:rPr>
          <w:b/>
        </w:rPr>
      </w:pPr>
    </w:p>
    <w:p w14:paraId="5678CFEE" w14:textId="7365DE43" w:rsidR="001E54B4" w:rsidRPr="00D82ED4" w:rsidRDefault="00CF67BE" w:rsidP="00D90447">
      <w:pPr>
        <w:rPr>
          <w:b/>
        </w:rPr>
      </w:pPr>
      <w:r w:rsidRPr="00D82ED4">
        <w:rPr>
          <w:b/>
          <w:bCs/>
        </w:rPr>
        <w:t>Figure 2:</w:t>
      </w:r>
      <w:r w:rsidR="001E54B4" w:rsidRPr="00D82ED4">
        <w:t xml:space="preserve"> </w:t>
      </w:r>
      <w:r w:rsidR="001E54B4" w:rsidRPr="00D82ED4">
        <w:rPr>
          <w:b/>
          <w:bCs/>
        </w:rPr>
        <w:t xml:space="preserve">Brain Removal </w:t>
      </w:r>
      <w:r w:rsidR="00A13027" w:rsidRPr="00D82ED4">
        <w:rPr>
          <w:b/>
          <w:bCs/>
        </w:rPr>
        <w:t>f</w:t>
      </w:r>
      <w:r w:rsidR="001E54B4" w:rsidRPr="00D82ED4">
        <w:rPr>
          <w:b/>
          <w:bCs/>
        </w:rPr>
        <w:t xml:space="preserve">rom the </w:t>
      </w:r>
      <w:r w:rsidR="00A13027" w:rsidRPr="00D82ED4">
        <w:rPr>
          <w:b/>
          <w:bCs/>
        </w:rPr>
        <w:t>C</w:t>
      </w:r>
      <w:r w:rsidR="001E54B4" w:rsidRPr="00D82ED4">
        <w:rPr>
          <w:b/>
          <w:bCs/>
        </w:rPr>
        <w:t xml:space="preserve">ranial </w:t>
      </w:r>
      <w:r w:rsidR="00A13027" w:rsidRPr="00D82ED4">
        <w:rPr>
          <w:b/>
          <w:bCs/>
        </w:rPr>
        <w:t>C</w:t>
      </w:r>
      <w:r w:rsidR="001E54B4" w:rsidRPr="00D82ED4">
        <w:rPr>
          <w:b/>
          <w:bCs/>
        </w:rPr>
        <w:t xml:space="preserve">avity </w:t>
      </w:r>
      <w:r w:rsidR="00A13027" w:rsidRPr="00D82ED4">
        <w:rPr>
          <w:b/>
          <w:bCs/>
        </w:rPr>
        <w:t>F</w:t>
      </w:r>
      <w:r w:rsidR="001E54B4" w:rsidRPr="00D82ED4">
        <w:rPr>
          <w:b/>
          <w:bCs/>
        </w:rPr>
        <w:t xml:space="preserve">ollowed by </w:t>
      </w:r>
      <w:r w:rsidR="00A13027" w:rsidRPr="00D82ED4">
        <w:rPr>
          <w:b/>
          <w:bCs/>
        </w:rPr>
        <w:t>P</w:t>
      </w:r>
      <w:r w:rsidR="001E54B4" w:rsidRPr="00D82ED4">
        <w:rPr>
          <w:b/>
          <w:bCs/>
        </w:rPr>
        <w:t xml:space="preserve">ituitary </w:t>
      </w:r>
      <w:r w:rsidR="00A13027" w:rsidRPr="00D82ED4">
        <w:rPr>
          <w:b/>
          <w:bCs/>
        </w:rPr>
        <w:t>R</w:t>
      </w:r>
      <w:r w:rsidR="001E54B4" w:rsidRPr="00D82ED4">
        <w:rPr>
          <w:b/>
          <w:bCs/>
        </w:rPr>
        <w:t xml:space="preserve">emoval. </w:t>
      </w:r>
      <w:r w:rsidR="001E54B4" w:rsidRPr="00D82ED4">
        <w:t>Stepwise procedure for brain removal (</w:t>
      </w:r>
      <w:proofErr w:type="spellStart"/>
      <w:r w:rsidR="001E54B4" w:rsidRPr="00D82ED4">
        <w:t>i</w:t>
      </w:r>
      <w:proofErr w:type="spellEnd"/>
      <w:r w:rsidR="001E54B4" w:rsidRPr="00D82ED4">
        <w:t xml:space="preserve">) clamping and holding after hair removal (ii) securing the clamp with </w:t>
      </w:r>
      <w:r w:rsidR="001F47BA" w:rsidRPr="00D82ED4">
        <w:t xml:space="preserve">a </w:t>
      </w:r>
      <w:r w:rsidR="001E54B4" w:rsidRPr="00D82ED4">
        <w:t xml:space="preserve">Kimwipe to keep hair away from the tissue (iii) before removing of muscles (iv) after removal of muscles (v) separation of </w:t>
      </w:r>
      <w:proofErr w:type="spellStart"/>
      <w:r w:rsidR="001E54B4" w:rsidRPr="00D82ED4">
        <w:t>méninges</w:t>
      </w:r>
      <w:proofErr w:type="spellEnd"/>
      <w:r w:rsidR="001E54B4" w:rsidRPr="00D82ED4">
        <w:t xml:space="preserve"> (vi) removal of globe/eye (vii) cut on orbital ridge (viii) removal of parietal and frontal bones (ix) brain display and removal (x) brain detachment (xi) pituitary view (xii) pituitary removal.</w:t>
      </w:r>
      <w:r w:rsidR="001E54B4" w:rsidRPr="00D82ED4">
        <w:rPr>
          <w:b/>
        </w:rPr>
        <w:t> </w:t>
      </w:r>
    </w:p>
    <w:p w14:paraId="260CAE12" w14:textId="77777777" w:rsidR="00D82ED4" w:rsidRPr="00D82ED4" w:rsidRDefault="00D82ED4" w:rsidP="00D90447">
      <w:pPr>
        <w:rPr>
          <w:b/>
        </w:rPr>
      </w:pPr>
    </w:p>
    <w:p w14:paraId="73CDD472" w14:textId="54B236AF" w:rsidR="004C70F3" w:rsidRPr="00D82ED4" w:rsidRDefault="004C70F3" w:rsidP="00D90447">
      <w:pPr>
        <w:rPr>
          <w:bCs/>
        </w:rPr>
      </w:pPr>
      <w:r w:rsidRPr="00D82ED4">
        <w:rPr>
          <w:b/>
          <w:bCs/>
        </w:rPr>
        <w:t xml:space="preserve">Figure </w:t>
      </w:r>
      <w:r w:rsidR="00CF67BE" w:rsidRPr="00D82ED4">
        <w:rPr>
          <w:b/>
          <w:bCs/>
        </w:rPr>
        <w:t>3</w:t>
      </w:r>
      <w:r w:rsidRPr="00D82ED4">
        <w:rPr>
          <w:b/>
          <w:bCs/>
        </w:rPr>
        <w:t>:</w:t>
      </w:r>
      <w:r w:rsidRPr="00D82ED4">
        <w:t xml:space="preserve"> </w:t>
      </w:r>
      <w:r w:rsidR="001E54B4" w:rsidRPr="00D82ED4">
        <w:rPr>
          <w:b/>
        </w:rPr>
        <w:t xml:space="preserve">Dissection </w:t>
      </w:r>
      <w:r w:rsidR="00A13027" w:rsidRPr="00D82ED4">
        <w:rPr>
          <w:b/>
        </w:rPr>
        <w:t>S</w:t>
      </w:r>
      <w:r w:rsidR="001E54B4" w:rsidRPr="00D82ED4">
        <w:rPr>
          <w:b/>
        </w:rPr>
        <w:t>et</w:t>
      </w:r>
      <w:r w:rsidR="00D41A15" w:rsidRPr="00D82ED4">
        <w:rPr>
          <w:b/>
        </w:rPr>
        <w:t>up</w:t>
      </w:r>
      <w:r w:rsidR="001E54B4" w:rsidRPr="00D82ED4">
        <w:rPr>
          <w:b/>
        </w:rPr>
        <w:t xml:space="preserve"> </w:t>
      </w:r>
      <w:r w:rsidR="00A13027" w:rsidRPr="00D82ED4">
        <w:rPr>
          <w:b/>
        </w:rPr>
        <w:t>S</w:t>
      </w:r>
      <w:r w:rsidR="001E54B4" w:rsidRPr="00D82ED4">
        <w:rPr>
          <w:b/>
        </w:rPr>
        <w:t xml:space="preserve">tation. </w:t>
      </w:r>
      <w:r w:rsidR="001E54B4" w:rsidRPr="00D82ED4">
        <w:t>This image shows the s</w:t>
      </w:r>
      <w:r w:rsidR="001E54B4" w:rsidRPr="00D82ED4">
        <w:rPr>
          <w:bCs/>
        </w:rPr>
        <w:t xml:space="preserve">et up for brain dissection post-brain and pituitary tissues removal. </w:t>
      </w:r>
    </w:p>
    <w:p w14:paraId="395C66AC" w14:textId="77777777" w:rsidR="00D82ED4" w:rsidRPr="00D82ED4" w:rsidRDefault="00D82ED4" w:rsidP="00D90447"/>
    <w:p w14:paraId="3A5C0456" w14:textId="6E0AC9B3" w:rsidR="00286441" w:rsidRPr="00D82ED4" w:rsidRDefault="004C70F3" w:rsidP="00D90447">
      <w:r w:rsidRPr="00D82ED4">
        <w:rPr>
          <w:b/>
          <w:bCs/>
        </w:rPr>
        <w:lastRenderedPageBreak/>
        <w:t xml:space="preserve">Figure </w:t>
      </w:r>
      <w:r w:rsidR="00CF67BE" w:rsidRPr="00D82ED4">
        <w:rPr>
          <w:b/>
          <w:bCs/>
        </w:rPr>
        <w:t>4</w:t>
      </w:r>
      <w:r w:rsidRPr="00D82ED4">
        <w:rPr>
          <w:b/>
          <w:bCs/>
        </w:rPr>
        <w:t>:</w:t>
      </w:r>
      <w:r w:rsidRPr="00D82ED4">
        <w:t xml:space="preserve"> </w:t>
      </w:r>
      <w:r w:rsidRPr="00D82ED4">
        <w:rPr>
          <w:b/>
          <w:bCs/>
        </w:rPr>
        <w:t xml:space="preserve">Brain </w:t>
      </w:r>
      <w:r w:rsidR="00A13027" w:rsidRPr="00D82ED4">
        <w:rPr>
          <w:b/>
          <w:bCs/>
        </w:rPr>
        <w:t>D</w:t>
      </w:r>
      <w:r w:rsidRPr="00D82ED4">
        <w:rPr>
          <w:b/>
          <w:bCs/>
        </w:rPr>
        <w:t xml:space="preserve">issection. </w:t>
      </w:r>
      <w:r w:rsidRPr="00D82ED4">
        <w:t>Stepwise procedure for brain removal (</w:t>
      </w:r>
      <w:proofErr w:type="spellStart"/>
      <w:r w:rsidRPr="00D82ED4">
        <w:t>i</w:t>
      </w:r>
      <w:proofErr w:type="spellEnd"/>
      <w:r w:rsidRPr="00D82ED4">
        <w:t>) top view of brain (ii) dorsal</w:t>
      </w:r>
      <w:r w:rsidR="00327DD8" w:rsidRPr="00D82ED4">
        <w:t xml:space="preserve"> </w:t>
      </w:r>
      <w:r w:rsidRPr="00D82ED4">
        <w:t>view of brain (iii)</w:t>
      </w:r>
      <w:r w:rsidR="00327DD8" w:rsidRPr="00D82ED4">
        <w:t xml:space="preserve"> </w:t>
      </w:r>
      <w:r w:rsidRPr="00D82ED4">
        <w:t>cerebellum removal (iv) cerebral separation (v) hemispheres dissection (vi) olfactory bulb removal (vii) MPFC, FCX and accessory olfactory dissection (viii) SE, VS and ST dissection (ix) PFM removal (x)</w:t>
      </w:r>
      <w:r w:rsidR="00327DD8" w:rsidRPr="00D82ED4">
        <w:t xml:space="preserve"> </w:t>
      </w:r>
      <w:r w:rsidRPr="00D82ED4">
        <w:t>Limbic system dissection</w:t>
      </w:r>
    </w:p>
    <w:p w14:paraId="2EE8D29D" w14:textId="77777777" w:rsidR="00D82ED4" w:rsidRPr="00D82ED4" w:rsidRDefault="00D82ED4" w:rsidP="00D90447"/>
    <w:p w14:paraId="771F38DF" w14:textId="0B57FCF5" w:rsidR="00B85D05" w:rsidRPr="00D82ED4" w:rsidRDefault="00286441" w:rsidP="00D90447">
      <w:pPr>
        <w:rPr>
          <w:b/>
        </w:rPr>
      </w:pPr>
      <w:r w:rsidRPr="00D82ED4">
        <w:rPr>
          <w:b/>
          <w:bCs/>
        </w:rPr>
        <w:t>Figure 5:</w:t>
      </w:r>
      <w:r w:rsidRPr="00D82ED4">
        <w:t xml:space="preserve"> </w:t>
      </w:r>
      <w:r w:rsidR="00D2735C" w:rsidRPr="00D82ED4">
        <w:rPr>
          <w:b/>
        </w:rPr>
        <w:t xml:space="preserve">Data </w:t>
      </w:r>
      <w:r w:rsidR="00A13027" w:rsidRPr="00D82ED4">
        <w:rPr>
          <w:b/>
        </w:rPr>
        <w:t>G</w:t>
      </w:r>
      <w:r w:rsidR="00D2735C" w:rsidRPr="00D82ED4">
        <w:rPr>
          <w:b/>
        </w:rPr>
        <w:t xml:space="preserve">enerated </w:t>
      </w:r>
      <w:r w:rsidR="00A13027" w:rsidRPr="00D82ED4">
        <w:rPr>
          <w:b/>
        </w:rPr>
        <w:t>a</w:t>
      </w:r>
      <w:r w:rsidR="00D2735C" w:rsidRPr="00D82ED4">
        <w:rPr>
          <w:b/>
        </w:rPr>
        <w:t xml:space="preserve">fter </w:t>
      </w:r>
      <w:r w:rsidR="00A13027" w:rsidRPr="00D82ED4">
        <w:rPr>
          <w:b/>
        </w:rPr>
        <w:t>S</w:t>
      </w:r>
      <w:r w:rsidR="00D2735C" w:rsidRPr="00D82ED4">
        <w:rPr>
          <w:b/>
        </w:rPr>
        <w:t xml:space="preserve">ample </w:t>
      </w:r>
      <w:r w:rsidR="00A13027" w:rsidRPr="00D82ED4">
        <w:rPr>
          <w:b/>
        </w:rPr>
        <w:t>C</w:t>
      </w:r>
      <w:r w:rsidR="00D2735C" w:rsidRPr="00D82ED4">
        <w:rPr>
          <w:b/>
        </w:rPr>
        <w:t>ollection</w:t>
      </w:r>
      <w:r w:rsidR="00D2735C" w:rsidRPr="00D82ED4">
        <w:t xml:space="preserve"> (A) Brain t</w:t>
      </w:r>
      <w:r w:rsidR="00B85D05" w:rsidRPr="00D82ED4">
        <w:t>issue</w:t>
      </w:r>
      <w:r w:rsidR="00D2735C" w:rsidRPr="00D82ED4">
        <w:t xml:space="preserve"> weight and (B) RNA concentration and (C) OD 260/280 from</w:t>
      </w:r>
      <w:r w:rsidR="00B85D05" w:rsidRPr="00D82ED4">
        <w:t xml:space="preserve"> each of the brain tissue</w:t>
      </w:r>
      <w:r w:rsidR="00D2735C" w:rsidRPr="00D82ED4">
        <w:t xml:space="preserve"> is shown. Here the data is gathered from control groups (n= 3-</w:t>
      </w:r>
      <w:r w:rsidR="00963251" w:rsidRPr="00D82ED4">
        <w:t>6)</w:t>
      </w:r>
      <w:r w:rsidR="00D2735C" w:rsidRPr="00D82ED4">
        <w:t xml:space="preserve"> from a study group as reported earlier</w:t>
      </w:r>
      <w:r w:rsidR="00D2735C" w:rsidRPr="00D82ED4">
        <w:fldChar w:fldCharType="begin">
          <w:fldData xml:space="preserve">PEVuZE5vdGU+PENpdGU+PEF1dGhvcj5IYW1tYW1pZWg8L0F1dGhvcj48WWVhcj4yMDEyPC9ZZWFy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</w:fldData>
        </w:fldChar>
      </w:r>
      <w:r w:rsidR="00B42174" w:rsidRPr="00D82ED4">
        <w:instrText xml:space="preserve"> ADDIN EN.CITE </w:instrText>
      </w:r>
      <w:r w:rsidR="00B42174" w:rsidRPr="00D82ED4">
        <w:fldChar w:fldCharType="begin">
          <w:fldData xml:space="preserve">PEVuZE5vdGU+PENpdGU+PEF1dGhvcj5IYW1tYW1pZWg8L0F1dGhvcj48WWVhcj4yMDEyPC9ZZWFy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</w:fldData>
        </w:fldChar>
      </w:r>
      <w:r w:rsidR="00B42174" w:rsidRPr="00D82ED4">
        <w:instrText xml:space="preserve"> ADDIN EN.CITE.DATA </w:instrText>
      </w:r>
      <w:r w:rsidR="00B42174" w:rsidRPr="00D82ED4">
        <w:fldChar w:fldCharType="end"/>
      </w:r>
      <w:r w:rsidR="00D2735C" w:rsidRPr="00D82ED4">
        <w:fldChar w:fldCharType="separate"/>
      </w:r>
      <w:r w:rsidR="00B42174" w:rsidRPr="00D82ED4">
        <w:rPr>
          <w:noProof/>
          <w:vertAlign w:val="superscript"/>
        </w:rPr>
        <w:t>15,16</w:t>
      </w:r>
      <w:r w:rsidR="00D2735C" w:rsidRPr="00D82ED4">
        <w:fldChar w:fldCharType="end"/>
      </w:r>
      <w:r w:rsidR="00D82ED4" w:rsidRPr="00D82ED4">
        <w:t>.</w:t>
      </w:r>
    </w:p>
    <w:p w14:paraId="03D5B6DB" w14:textId="77777777" w:rsidR="00907469" w:rsidRPr="00D82ED4" w:rsidRDefault="00907469" w:rsidP="00D90447"/>
    <w:p w14:paraId="4F76EDD7" w14:textId="69A65183" w:rsidR="00907469" w:rsidRPr="00D82ED4" w:rsidRDefault="00907469" w:rsidP="00D90447">
      <w:r w:rsidRPr="00D82ED4">
        <w:rPr>
          <w:b/>
          <w:bCs/>
        </w:rPr>
        <w:t>Table 1:</w:t>
      </w:r>
      <w:r w:rsidRPr="00D82ED4">
        <w:t xml:space="preserve"> </w:t>
      </w:r>
      <w:r w:rsidRPr="00D82ED4">
        <w:rPr>
          <w:b/>
        </w:rPr>
        <w:t xml:space="preserve">Description of </w:t>
      </w:r>
      <w:r w:rsidR="00A13027" w:rsidRPr="00D82ED4">
        <w:rPr>
          <w:b/>
        </w:rPr>
        <w:t>D</w:t>
      </w:r>
      <w:r w:rsidRPr="00D82ED4">
        <w:rPr>
          <w:b/>
        </w:rPr>
        <w:t xml:space="preserve">istinct </w:t>
      </w:r>
      <w:r w:rsidR="00A13027" w:rsidRPr="00D82ED4">
        <w:rPr>
          <w:b/>
        </w:rPr>
        <w:t>R</w:t>
      </w:r>
      <w:r w:rsidRPr="00D82ED4">
        <w:rPr>
          <w:b/>
        </w:rPr>
        <w:t xml:space="preserve">egions </w:t>
      </w:r>
      <w:r w:rsidR="00A13027" w:rsidRPr="00D82ED4">
        <w:rPr>
          <w:b/>
        </w:rPr>
        <w:t>f</w:t>
      </w:r>
      <w:r w:rsidRPr="00D82ED4">
        <w:rPr>
          <w:b/>
        </w:rPr>
        <w:t xml:space="preserve">rom </w:t>
      </w:r>
      <w:r w:rsidR="00A13027" w:rsidRPr="00D82ED4">
        <w:rPr>
          <w:b/>
        </w:rPr>
        <w:t>M</w:t>
      </w:r>
      <w:r w:rsidRPr="00D82ED4">
        <w:rPr>
          <w:b/>
        </w:rPr>
        <w:t xml:space="preserve">ouse </w:t>
      </w:r>
      <w:r w:rsidR="00A13027" w:rsidRPr="00D82ED4">
        <w:rPr>
          <w:b/>
        </w:rPr>
        <w:t>B</w:t>
      </w:r>
      <w:r w:rsidRPr="00D82ED4">
        <w:rPr>
          <w:b/>
        </w:rPr>
        <w:t>rain</w:t>
      </w:r>
      <w:r w:rsidRPr="00D82ED4">
        <w:t>.</w:t>
      </w:r>
      <w:r w:rsidR="00327DD8" w:rsidRPr="00D82ED4">
        <w:t xml:space="preserve"> </w:t>
      </w:r>
      <w:r w:rsidRPr="00D82ED4">
        <w:t xml:space="preserve">This table contains list of all brain regions collected with its </w:t>
      </w:r>
      <w:r w:rsidR="00D82ED4" w:rsidRPr="00D82ED4">
        <w:t>abbreviation.</w:t>
      </w:r>
      <w:r w:rsidRPr="00D82ED4">
        <w:t xml:space="preserve"> </w:t>
      </w:r>
    </w:p>
    <w:p w14:paraId="364F74F2" w14:textId="77777777" w:rsidR="004D7910" w:rsidRPr="00D82ED4" w:rsidRDefault="004D7910" w:rsidP="00D90447">
      <w:pPr>
        <w:rPr>
          <w:b/>
          <w:color w:val="000000" w:themeColor="text1"/>
        </w:rPr>
      </w:pPr>
    </w:p>
    <w:p w14:paraId="1D94EEF6" w14:textId="4174F123" w:rsidR="00017CFE" w:rsidRPr="00D82ED4" w:rsidRDefault="009726EE" w:rsidP="00D90447">
      <w:pPr>
        <w:rPr>
          <w:bCs/>
          <w:color w:val="808080"/>
        </w:rPr>
      </w:pPr>
      <w:bookmarkStart w:id="6" w:name="Discussion"/>
      <w:r w:rsidRPr="00D82ED4">
        <w:rPr>
          <w:b/>
        </w:rPr>
        <w:t>DISCUSSION</w:t>
      </w:r>
      <w:bookmarkEnd w:id="6"/>
      <w:r w:rsidRPr="00D82ED4">
        <w:rPr>
          <w:b/>
          <w:bCs/>
        </w:rPr>
        <w:t>:</w:t>
      </w:r>
    </w:p>
    <w:p w14:paraId="75A02376" w14:textId="0E3A1B0D" w:rsidR="004566E0" w:rsidRPr="00D82ED4" w:rsidRDefault="007D7B67" w:rsidP="00D90447">
      <w:pPr>
        <w:rPr>
          <w:shd w:val="clear" w:color="auto" w:fill="FFFFFF"/>
        </w:rPr>
      </w:pPr>
      <w:r w:rsidRPr="00D82ED4">
        <w:t xml:space="preserve">The mammalian brain is a complex organ composed of an array of morphologically distinct and functionally unique cells with diverse molecular signatures and multiple regions that perform specialized and discrete functions. </w:t>
      </w:r>
      <w:r w:rsidR="00017CFE" w:rsidRPr="00D82ED4">
        <w:t>The dissection procedure reported here can have multiple goals depending on the requirements of the lab. In our lab we assessed transcription in multiple brain regions collected from mice exposed to PTSD like stress</w:t>
      </w:r>
      <w:r w:rsidR="00017CFE" w:rsidRPr="00D82ED4">
        <w:fldChar w:fldCharType="begin">
          <w:fldData xml:space="preserve">PEVuZE5vdGU+PENpdGU+PEF1dGhvcj5IYW1tYW1pZWg8L0F1dGhvcj48WWVhcj4yMDEyPC9ZZWFy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</w:fldData>
        </w:fldChar>
      </w:r>
      <w:r w:rsidR="00B42174" w:rsidRPr="00D82ED4">
        <w:instrText xml:space="preserve"> ADDIN EN.CITE </w:instrText>
      </w:r>
      <w:r w:rsidR="00B42174" w:rsidRPr="00D82ED4">
        <w:fldChar w:fldCharType="begin">
          <w:fldData xml:space="preserve">PEVuZE5vdGU+PENpdGU+PEF1dGhvcj5IYW1tYW1pZWg8L0F1dGhvcj48WWVhcj4yMDEyPC9ZZWFy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</w:fldData>
        </w:fldChar>
      </w:r>
      <w:r w:rsidR="00B42174" w:rsidRPr="00D82ED4">
        <w:instrText xml:space="preserve"> ADDIN EN.CITE.DATA </w:instrText>
      </w:r>
      <w:r w:rsidR="00B42174" w:rsidRPr="00D82ED4">
        <w:fldChar w:fldCharType="end"/>
      </w:r>
      <w:r w:rsidR="00017CFE" w:rsidRPr="00D82ED4">
        <w:fldChar w:fldCharType="separate"/>
      </w:r>
      <w:r w:rsidR="00B42174" w:rsidRPr="00D82ED4">
        <w:rPr>
          <w:noProof/>
          <w:vertAlign w:val="superscript"/>
        </w:rPr>
        <w:t>16</w:t>
      </w:r>
      <w:r w:rsidR="00017CFE" w:rsidRPr="00D82ED4">
        <w:fldChar w:fldCharType="end"/>
      </w:r>
      <w:r w:rsidR="00017CFE" w:rsidRPr="00D82ED4">
        <w:t xml:space="preserve"> . We</w:t>
      </w:r>
      <w:r w:rsidR="00327DD8" w:rsidRPr="00D82ED4">
        <w:t xml:space="preserve"> </w:t>
      </w:r>
      <w:r w:rsidR="00017CFE" w:rsidRPr="00D82ED4">
        <w:t xml:space="preserve">would like to study </w:t>
      </w:r>
      <w:r w:rsidR="00810B2B" w:rsidRPr="00D82ED4">
        <w:t xml:space="preserve">further </w:t>
      </w:r>
      <w:r w:rsidR="00017CFE" w:rsidRPr="00D82ED4">
        <w:t>the impact of strain genetic background</w:t>
      </w:r>
      <w:r w:rsidR="00017CFE" w:rsidRPr="00D82ED4">
        <w:fldChar w:fldCharType="begin"/>
      </w:r>
      <w:r w:rsidR="00B42174" w:rsidRPr="00D82ED4">
        <w:instrText xml:space="preserve"> ADDIN EN.CITE &lt;EndNote&gt;&lt;Cite&gt;&lt;Author&gt;Chakraborty&lt;/Author&gt;&lt;Year&gt;2015&lt;/Year&gt;&lt;RecNum&gt;47&lt;/RecNum&gt;&lt;DisplayText&gt;&lt;style face="superscript"&gt;24&lt;/style&gt;&lt;/DisplayText&gt;&lt;record&gt;&lt;rec-number&gt;47&lt;/rec-number&gt;&lt;foreign-keys&gt;&lt;key app="EN" db-id="2x2tpppt0axp0uetrtixa2x3ttpxztt55e2t" timestamp="1603914299"&gt;47&lt;/key&gt;&lt;/foreign-keys&gt;&lt;ref-type name="Journal Article"&gt;17&lt;/ref-type&gt;&lt;contributors&gt;&lt;authors&gt;&lt;author&gt;Chakraborty, Nabarun&lt;/author&gt;&lt;author&gt;Meyerhoff, James&lt;/author&gt;&lt;author&gt;Gautam, Aarti&lt;/author&gt;&lt;author&gt;Muhie, Seid&lt;/author&gt;&lt;author&gt;Jibitu, Meskerem&lt;/author&gt;&lt;author&gt;De Lima, Thereza C. M.&lt;/author&gt;&lt;author&gt;Hammamieh, Rasha&lt;/author&gt;&lt;author&gt;Jett, Marti&lt;/author&gt;&lt;/authors&gt;&lt;/contributors&gt;&lt;auth-address&gt;US Army Center for Environmental Health Research, Fort Detrick, MD 21702-5010, USA.&lt;/auth-address&gt;&lt;titles&gt;&lt;title&gt;Gene and stress history interplay in emergence of PTSD-like features&lt;/title&gt;&lt;secondary-title&gt;Behavioural brain research&lt;/secondary-title&gt;&lt;alt-title&gt;Behav Brain Res&lt;/alt-title&gt;&lt;/titles&gt;&lt;periodical&gt;&lt;full-title&gt;Behav Brain Res&lt;/full-title&gt;&lt;abbr-1&gt;Behavioural brain research&lt;/abbr-1&gt;&lt;/periodical&gt;&lt;alt-periodical&gt;&lt;full-title&gt;Behav Brain Res&lt;/full-title&gt;&lt;abbr-1&gt;Behavioural brain research&lt;/abbr-1&gt;&lt;/alt-periodical&gt;&lt;pages&gt;266-277&lt;/pages&gt;&lt;volume&gt;292&lt;/volume&gt;&lt;dates&gt;&lt;year&gt;2015&lt;/year&gt;&lt;pub-dates&gt;&lt;date&gt;2015/10//&lt;/date&gt;&lt;/pub-dates&gt;&lt;/dates&gt;&lt;isbn&gt;0166-4328&lt;/isbn&gt;&lt;accession-num&gt;26025510&lt;/accession-num&gt;&lt;urls&gt;&lt;related-urls&gt;&lt;url&gt;http://europepmc.org/abstract/MED/26025510&lt;/url&gt;&lt;url&gt;https://doi.org/10.1016/j.bbr.2015.05.038&lt;/url&gt;&lt;/related-urls&gt;&lt;/urls&gt;&lt;electronic-resource-num&gt;10.1016/j.bbr.2015.05.038&lt;/electronic-resource-num&gt;&lt;remote-database-name&gt;PubMed&lt;/remote-database-name&gt;&lt;language&gt;eng&lt;/language&gt;&lt;/record&gt;&lt;/Cite&gt;&lt;/EndNote&gt;</w:instrText>
      </w:r>
      <w:r w:rsidR="00017CFE" w:rsidRPr="00D82ED4">
        <w:fldChar w:fldCharType="separate"/>
      </w:r>
      <w:r w:rsidR="00B42174" w:rsidRPr="00D82ED4">
        <w:rPr>
          <w:noProof/>
          <w:vertAlign w:val="superscript"/>
        </w:rPr>
        <w:t>24</w:t>
      </w:r>
      <w:r w:rsidR="00017CFE" w:rsidRPr="00D82ED4">
        <w:fldChar w:fldCharType="end"/>
      </w:r>
      <w:r w:rsidRPr="00D82ED4">
        <w:t xml:space="preserve"> on expression levels in multiple brain regions. </w:t>
      </w:r>
      <w:r w:rsidR="001244BC" w:rsidRPr="00D82ED4">
        <w:t xml:space="preserve">This protocol has multiple critical steps that needs to be considered for successful reproducibility of the experiments. </w:t>
      </w:r>
      <w:r w:rsidRPr="00D82ED4">
        <w:t>Each of the localized region</w:t>
      </w:r>
      <w:r w:rsidR="00810B2B" w:rsidRPr="00D82ED4">
        <w:t>s</w:t>
      </w:r>
      <w:r w:rsidRPr="00D82ED4">
        <w:t xml:space="preserve"> of brain play a distinct role in neuropathological condition and</w:t>
      </w:r>
      <w:r w:rsidR="006F3CCD" w:rsidRPr="00D82ED4">
        <w:t xml:space="preserve"> detailed knowledge of the appropriate brain region to study is lacking. </w:t>
      </w:r>
      <w:proofErr w:type="gramStart"/>
      <w:r w:rsidR="006F3CCD" w:rsidRPr="00D82ED4">
        <w:t>T</w:t>
      </w:r>
      <w:r w:rsidRPr="00D82ED4">
        <w:t>herefore</w:t>
      </w:r>
      <w:proofErr w:type="gramEnd"/>
      <w:r w:rsidRPr="00D82ED4">
        <w:t xml:space="preserve"> it is important to generate the dataset pertaining to brain region. Thus</w:t>
      </w:r>
      <w:r w:rsidR="00D82ED4" w:rsidRPr="00D82ED4">
        <w:t>,</w:t>
      </w:r>
      <w:r w:rsidRPr="00D82ED4">
        <w:t xml:space="preserve"> the data can not only be queried by selecting brain region but also by data category (e.g., Transcriptome, protein, cell (cytoarchitectural), or other)</w:t>
      </w:r>
      <w:r w:rsidR="006F3CCD" w:rsidRPr="00D82ED4">
        <w:t xml:space="preserve"> leading </w:t>
      </w:r>
      <w:r w:rsidR="00BF394A" w:rsidRPr="00D82ED4">
        <w:t>to more</w:t>
      </w:r>
      <w:r w:rsidR="006F3CCD" w:rsidRPr="00D82ED4">
        <w:t xml:space="preserve"> precise information.</w:t>
      </w:r>
      <w:r w:rsidR="008A086C" w:rsidRPr="00D82ED4">
        <w:t xml:space="preserve"> </w:t>
      </w:r>
      <w:r w:rsidR="00BF394A" w:rsidRPr="00D82ED4">
        <w:t>Previously, t</w:t>
      </w:r>
      <w:r w:rsidR="00E11E16" w:rsidRPr="00D82ED4">
        <w:t xml:space="preserve">he tissues such as </w:t>
      </w:r>
      <w:r w:rsidR="00E11E16" w:rsidRPr="00D82ED4">
        <w:rPr>
          <w:lang w:val="en"/>
        </w:rPr>
        <w:t>olfactory bulb, frontal cortex, striatum and hippocampus in fresh rat brain tissue</w:t>
      </w:r>
      <w:r w:rsidR="00810B2B" w:rsidRPr="00D82ED4">
        <w:rPr>
          <w:lang w:val="en"/>
        </w:rPr>
        <w:t>s</w:t>
      </w:r>
      <w:r w:rsidR="00E11E16" w:rsidRPr="00D82ED4">
        <w:rPr>
          <w:lang w:val="en"/>
        </w:rPr>
        <w:t xml:space="preserve"> have been shown to be dissected using a microscope</w:t>
      </w:r>
      <w:r w:rsidR="00E11E16" w:rsidRPr="00D82ED4">
        <w:rPr>
          <w:lang w:val="en"/>
        </w:rPr>
        <w:fldChar w:fldCharType="begin"/>
      </w:r>
      <w:r w:rsidR="00B42174" w:rsidRPr="00D82ED4">
        <w:rPr>
          <w:lang w:val="en"/>
        </w:rPr>
        <w:instrText xml:space="preserve"> ADDIN EN.CITE &lt;EndNote&gt;&lt;Cite&gt;&lt;Author&gt;Chiu&lt;/Author&gt;&lt;Year&gt;2007&lt;/Year&gt;&lt;RecNum&gt;20&lt;/RecNum&gt;&lt;DisplayText&gt;&lt;style face="superscript"&gt;25&lt;/style&gt;&lt;/DisplayText&gt;&lt;record&gt;&lt;rec-number&gt;20&lt;/rec-number&gt;&lt;foreign-keys&gt;&lt;key app="EN" db-id="2x2tpppt0axp0uetrtixa2x3ttpxztt55e2t" timestamp="1594912773"&gt;20&lt;/key&gt;&lt;/foreign-keys&gt;&lt;ref-type name="Journal Article"&gt;17&lt;/ref-type&gt;&lt;contributors&gt;&lt;authors&gt;&lt;author&gt;Chiu, Kin&lt;/author&gt;&lt;author&gt;Lau, Wui Man&lt;/author&gt;&lt;author&gt;Lau, Ho Tak&lt;/author&gt;&lt;author&gt;So, Kwok-Fai&lt;/author&gt;&lt;author&gt;Chang, Raymond Chuen-Chung&lt;/author&gt;&lt;/authors&gt;&lt;/contributors&gt;&lt;titles&gt;&lt;title&gt;Micro-dissection of rat brain for RNA or protein extraction from specific brain region&lt;/title&gt;&lt;secondary-title&gt;Journal of visualized experiments : JoVE&lt;/secondary-title&gt;&lt;alt-title&gt;J Vis Exp&lt;/alt-title&gt;&lt;/titles&gt;&lt;alt-periodical&gt;&lt;full-title&gt;J Vis Exp&lt;/full-title&gt;&lt;/alt-periodical&gt;&lt;pages&gt;269-269&lt;/pages&gt;&lt;number&gt;7&lt;/number&gt;&lt;edition&gt;2007/08/30&lt;/edition&gt;&lt;keywords&gt;&lt;keyword&gt;Animals&lt;/keyword&gt;&lt;keyword&gt;Brain/*metabolism/surgery&lt;/keyword&gt;&lt;keyword&gt;Corpus Striatum/metabolism&lt;/keyword&gt;&lt;keyword&gt;Frontal Lobe/metabolism&lt;/keyword&gt;&lt;keyword&gt;Hippocampus/metabolism&lt;/keyword&gt;&lt;keyword&gt;Microdissection/*methods&lt;/keyword&gt;&lt;keyword&gt;Nerve Tissue Proteins/*isolation &amp;amp; purification&lt;/keyword&gt;&lt;keyword&gt;Olfactory Bulb/metabolism&lt;/keyword&gt;&lt;keyword&gt;RNA/*isolation &amp;amp; purification&lt;/keyword&gt;&lt;keyword&gt;Rats&lt;/keyword&gt;&lt;keyword&gt;Specimen Handling/*methods&lt;/keyword&gt;&lt;/keywords&gt;&lt;dates&gt;&lt;year&gt;2007&lt;/year&gt;&lt;/dates&gt;&lt;publisher&gt;MyJove Corporation&lt;/publisher&gt;&lt;isbn&gt;1940-087X&lt;/isbn&gt;&lt;accession-num&gt;18989440&lt;/accession-num&gt;&lt;urls&gt;&lt;related-urls&gt;&lt;url&gt;https://pubmed.ncbi.nlm.nih.gov/18989440&lt;/url&gt;&lt;url&gt;https://www.ncbi.nlm.nih.gov/pmc/articles/PMC2565859/&lt;/url&gt;&lt;/related-urls&gt;&lt;/urls&gt;&lt;electronic-resource-num&gt;10.3791/269&lt;/electronic-resource-num&gt;&lt;remote-database-name&gt;PubMed&lt;/remote-database-name&gt;&lt;language&gt;eng&lt;/language&gt;&lt;/record&gt;&lt;/Cite&gt;&lt;/EndNote&gt;</w:instrText>
      </w:r>
      <w:r w:rsidR="00E11E16" w:rsidRPr="00D82ED4">
        <w:rPr>
          <w:lang w:val="en"/>
        </w:rPr>
        <w:fldChar w:fldCharType="separate"/>
      </w:r>
      <w:r w:rsidR="00B42174" w:rsidRPr="00D82ED4">
        <w:rPr>
          <w:noProof/>
          <w:vertAlign w:val="superscript"/>
          <w:lang w:val="en"/>
        </w:rPr>
        <w:t>25</w:t>
      </w:r>
      <w:r w:rsidR="00E11E16" w:rsidRPr="00D82ED4">
        <w:rPr>
          <w:lang w:val="en"/>
        </w:rPr>
        <w:fldChar w:fldCharType="end"/>
      </w:r>
      <w:r w:rsidR="00E11E16" w:rsidRPr="00D82ED4">
        <w:rPr>
          <w:lang w:val="en"/>
        </w:rPr>
        <w:t>.</w:t>
      </w:r>
      <w:r w:rsidR="00E33857" w:rsidRPr="00D82ED4">
        <w:t xml:space="preserve"> Alternately sections can be dissected while the brain is frozen</w:t>
      </w:r>
      <w:r w:rsidR="00E33857" w:rsidRPr="00D82ED4">
        <w:fldChar w:fldCharType="begin"/>
      </w:r>
      <w:r w:rsidR="00B42174" w:rsidRPr="00D82ED4">
        <w:instrText xml:space="preserve"> ADDIN EN.CITE &lt;EndNote&gt;&lt;Cite&gt;&lt;Author&gt;Au - Wager-Miller&lt;/Author&gt;&lt;Year&gt;2020&lt;/Year&gt;&lt;RecNum&gt;21&lt;/RecNum&gt;&lt;DisplayText&gt;&lt;style face="superscript"&gt;14&lt;/style&gt;&lt;/DisplayText&gt;&lt;record&gt;&lt;rec-number&gt;21&lt;/rec-number&gt;&lt;foreign-keys&gt;&lt;key app="EN" db-id="2x2tpppt0axp0uetrtixa2x3ttpxztt55e2t" timestamp="1594913112"&gt;21&lt;/key&gt;&lt;/foreign-keys&gt;&lt;ref-type name="Journal Article"&gt;17&lt;/ref-type&gt;&lt;contributors&gt;&lt;authors&gt;&lt;author&gt;Au - Wager-Miller, Jim&lt;/author&gt;&lt;author&gt;Au - Murphy Green, Michelle&lt;/author&gt;&lt;author&gt;Au - Shafique, Hana&lt;/author&gt;&lt;author&gt;Au - Mackie, Ken&lt;/author&gt;&lt;/authors&gt;&lt;/contributors&gt;&lt;titles&gt;&lt;title&gt;Collection of Frozen Rodent Brain Regions for Downstream Analyses&lt;/title&gt;&lt;secondary-title&gt;JoVE&lt;/secondary-title&gt;&lt;/titles&gt;&lt;periodical&gt;&lt;full-title&gt;JoVE&lt;/full-title&gt;&lt;/periodical&gt;&lt;pages&gt;e60474&lt;/pages&gt;&lt;number&gt;158&lt;/number&gt;&lt;keywords&gt;&lt;keyword&gt;Retraction&lt;/keyword&gt;&lt;keyword&gt;Medial prefrontal cortex&lt;/keyword&gt;&lt;keyword&gt;dorsal hippocampus&lt;/keyword&gt;&lt;keyword&gt;caudate putamen&lt;/keyword&gt;&lt;keyword&gt;nucleus accumbens&lt;/keyword&gt;&lt;keyword&gt;brain matrix&lt;/keyword&gt;&lt;keyword&gt;biopsy punch&lt;/keyword&gt;&lt;/keywords&gt;&lt;dates&gt;&lt;year&gt;2020&lt;/year&gt;&lt;pub-dates&gt;&lt;date&gt;2020/04/23/&lt;/date&gt;&lt;/pub-dates&gt;&lt;/dates&gt;&lt;publisher&gt;MyJoVE Corp&lt;/publisher&gt;&lt;isbn&gt;1940-087X&lt;/isbn&gt;&lt;urls&gt;&lt;related-urls&gt;&lt;url&gt;https://www.jove.com/t/60474&lt;/url&gt;&lt;url&gt;https://www.jove.com/pdf/60474/jove-protocol-60474-collection-of-frozen-rodent-brain-regions-for-downstream-analyses&lt;/url&gt;&lt;/related-urls&gt;&lt;/urls&gt;&lt;electronic-resource-num&gt;doi:10.3791/60474&lt;/electronic-resource-num&gt;&lt;/record&gt;&lt;/Cite&gt;&lt;/EndNote&gt;</w:instrText>
      </w:r>
      <w:r w:rsidR="00E33857" w:rsidRPr="00D82ED4">
        <w:fldChar w:fldCharType="separate"/>
      </w:r>
      <w:r w:rsidR="00B42174" w:rsidRPr="00D82ED4">
        <w:rPr>
          <w:noProof/>
          <w:vertAlign w:val="superscript"/>
        </w:rPr>
        <w:t>14</w:t>
      </w:r>
      <w:r w:rsidR="00E33857" w:rsidRPr="00D82ED4">
        <w:fldChar w:fldCharType="end"/>
      </w:r>
      <w:r w:rsidR="00E33857" w:rsidRPr="00D82ED4">
        <w:t xml:space="preserve"> </w:t>
      </w:r>
      <w:r w:rsidR="00162D85" w:rsidRPr="00D82ED4">
        <w:t xml:space="preserve">followed by RNA and protein extractions </w:t>
      </w:r>
      <w:r w:rsidR="00E33857" w:rsidRPr="00D82ED4">
        <w:t xml:space="preserve">but this method is </w:t>
      </w:r>
      <w:r w:rsidR="00E33857" w:rsidRPr="00D82ED4">
        <w:rPr>
          <w:lang w:val="en"/>
        </w:rPr>
        <w:t>limited to brain regions that can be identified by clear landmarks.</w:t>
      </w:r>
      <w:r w:rsidR="00E11E16" w:rsidRPr="00D82ED4">
        <w:rPr>
          <w:lang w:val="en"/>
        </w:rPr>
        <w:t xml:space="preserve"> </w:t>
      </w:r>
      <w:r w:rsidR="003D5FFB" w:rsidRPr="00D82ED4">
        <w:rPr>
          <w:lang w:val="en"/>
        </w:rPr>
        <w:t>Total RNA extractions have been carried post microdissection</w:t>
      </w:r>
      <w:r w:rsidR="003D5FFB" w:rsidRPr="00D82ED4">
        <w:rPr>
          <w:lang w:val="en"/>
        </w:rPr>
        <w:fldChar w:fldCharType="begin"/>
      </w:r>
      <w:r w:rsidR="003D5FFB" w:rsidRPr="00D82ED4">
        <w:rPr>
          <w:lang w:val="en"/>
        </w:rPr>
        <w:instrText xml:space="preserve"> ADDIN EN.CITE &lt;EndNote&gt;&lt;Cite&gt;&lt;Author&gt;Chiu&lt;/Author&gt;&lt;Year&gt;2007&lt;/Year&gt;&lt;RecNum&gt;20&lt;/RecNum&gt;&lt;DisplayText&gt;&lt;style face="superscript"&gt;25&lt;/style&gt;&lt;/DisplayText&gt;&lt;record&gt;&lt;rec-number&gt;20&lt;/rec-number&gt;&lt;foreign-keys&gt;&lt;key app="EN" db-id="2x2tpppt0axp0uetrtixa2x3ttpxztt55e2t" timestamp="1594912773"&gt;20&lt;/key&gt;&lt;/foreign-keys&gt;&lt;ref-type name="Journal Article"&gt;17&lt;/ref-type&gt;&lt;contributors&gt;&lt;authors&gt;&lt;author&gt;Chiu, Kin&lt;/author&gt;&lt;author&gt;Lau, Wui Man&lt;/author&gt;&lt;author&gt;Lau, Ho Tak&lt;/author&gt;&lt;author&gt;So, Kwok-Fai&lt;/author&gt;&lt;author&gt;Chang, Raymond Chuen-Chung&lt;/author&gt;&lt;/authors&gt;&lt;/contributors&gt;&lt;titles&gt;&lt;title&gt;Micro-dissection of rat brain for RNA or protein extraction from specific brain region&lt;/title&gt;&lt;secondary-title&gt;Journal of visualized experiments : JoVE&lt;/secondary-title&gt;&lt;alt-title&gt;J Vis Exp&lt;/alt-title&gt;&lt;/titles&gt;&lt;alt-periodical&gt;&lt;full-title&gt;J Vis Exp&lt;/full-title&gt;&lt;/alt-periodical&gt;&lt;pages&gt;269-269&lt;/pages&gt;&lt;number&gt;7&lt;/number&gt;&lt;edition&gt;2007/08/30&lt;/edition&gt;&lt;keywords&gt;&lt;keyword&gt;Animals&lt;/keyword&gt;&lt;keyword&gt;Brain/*metabolism/surgery&lt;/keyword&gt;&lt;keyword&gt;Corpus Striatum/metabolism&lt;/keyword&gt;&lt;keyword&gt;Frontal Lobe/metabolism&lt;/keyword&gt;&lt;keyword&gt;Hippocampus/metabolism&lt;/keyword&gt;&lt;keyword&gt;Microdissection/*methods&lt;/keyword&gt;&lt;keyword&gt;Nerve Tissue Proteins/*isolation &amp;amp; purification&lt;/keyword&gt;&lt;keyword&gt;Olfactory Bulb/metabolism&lt;/keyword&gt;&lt;keyword&gt;RNA/*isolation &amp;amp; purification&lt;/keyword&gt;&lt;keyword&gt;Rats&lt;/keyword&gt;&lt;keyword&gt;Specimen Handling/*methods&lt;/keyword&gt;&lt;/keywords&gt;&lt;dates&gt;&lt;year&gt;2007&lt;/year&gt;&lt;/dates&gt;&lt;publisher&gt;MyJove Corporation&lt;/publisher&gt;&lt;isbn&gt;1940-087X&lt;/isbn&gt;&lt;accession-num&gt;18989440&lt;/accession-num&gt;&lt;urls&gt;&lt;related-urls&gt;&lt;url&gt;https://pubmed.ncbi.nlm.nih.gov/18989440&lt;/url&gt;&lt;url&gt;https://www.ncbi.nlm.nih.gov/pmc/articles/PMC2565859/&lt;/url&gt;&lt;/related-urls&gt;&lt;/urls&gt;&lt;electronic-resource-num&gt;10.3791/269&lt;/electronic-resource-num&gt;&lt;remote-database-name&gt;PubMed&lt;/remote-database-name&gt;&lt;language&gt;eng&lt;/language&gt;&lt;/record&gt;&lt;/Cite&gt;&lt;/EndNote&gt;</w:instrText>
      </w:r>
      <w:r w:rsidR="003D5FFB" w:rsidRPr="00D82ED4">
        <w:rPr>
          <w:lang w:val="en"/>
        </w:rPr>
        <w:fldChar w:fldCharType="separate"/>
      </w:r>
      <w:r w:rsidR="003D5FFB" w:rsidRPr="00D82ED4">
        <w:rPr>
          <w:noProof/>
          <w:vertAlign w:val="superscript"/>
          <w:lang w:val="en"/>
        </w:rPr>
        <w:t>25</w:t>
      </w:r>
      <w:r w:rsidR="003D5FFB" w:rsidRPr="00D82ED4">
        <w:rPr>
          <w:lang w:val="en"/>
        </w:rPr>
        <w:fldChar w:fldCharType="end"/>
      </w:r>
      <w:r w:rsidR="003D5FFB" w:rsidRPr="00D82ED4">
        <w:rPr>
          <w:lang w:val="en"/>
        </w:rPr>
        <w:t xml:space="preserve"> from major brain regions as well as using non-laser capture microscopy approach for gene expression studies</w:t>
      </w:r>
      <w:r w:rsidR="003D5FFB" w:rsidRPr="00D82ED4">
        <w:rPr>
          <w:lang w:val="en"/>
        </w:rPr>
        <w:fldChar w:fldCharType="begin"/>
      </w:r>
      <w:r w:rsidR="003D5FFB" w:rsidRPr="00D82ED4">
        <w:rPr>
          <w:lang w:val="en"/>
        </w:rPr>
        <w:instrText xml:space="preserve"> ADDIN EN.CITE &lt;EndNote&gt;&lt;Cite&gt;&lt;Author&gt;Au - Atkins&lt;/Author&gt;&lt;Year&gt;2011&lt;/Year&gt;&lt;RecNum&gt;40&lt;/RecNum&gt;&lt;DisplayText&gt;&lt;style face="superscript"&gt;13&lt;/style&gt;&lt;/DisplayText&gt;&lt;record&gt;&lt;rec-number&gt;40&lt;/rec-number&gt;&lt;foreign-keys&gt;&lt;key app="EN" db-id="2x2tpppt0axp0uetrtixa2x3ttpxztt55e2t" timestamp="1602801320"&gt;40&lt;/key&gt;&lt;/foreign-keys&gt;&lt;ref-type name="Journal Article"&gt;17&lt;/ref-type&gt;&lt;contributors&gt;&lt;authors&gt;&lt;author&gt;Au - Atkins, Norman&lt;/author&gt;&lt;author&gt;Au - Miller, Charlie M.&lt;/author&gt;&lt;author&gt;Au - Owens, Joseph R.&lt;/author&gt;&lt;author&gt;Au - Turek, Fred W.&lt;/author&gt;&lt;/authors&gt;&lt;/contributors&gt;&lt;titles&gt;&lt;title&gt;Non-Laser Capture Microscopy Approach for the Microdissection of Discrete Mouse Brain Regions for Total RNA Isolation and Downstream Next-Generation Sequencing and Gene Expression Profiling&lt;/title&gt;&lt;secondary-title&gt;JoVE&lt;/secondary-title&gt;&lt;/titles&gt;&lt;periodical&gt;&lt;full-title&gt;JoVE&lt;/full-title&gt;&lt;/periodical&gt;&lt;pages&gt;e3125&lt;/pages&gt;&lt;number&gt;57&lt;/number&gt;&lt;keywords&gt;&lt;keyword&gt;Neuroscience&lt;/keyword&gt;&lt;keyword&gt;transcriptome&lt;/keyword&gt;&lt;keyword&gt;RNA-Seq&lt;/keyword&gt;&lt;keyword&gt;microdissection&lt;/keyword&gt;&lt;keyword&gt;total RNA&lt;/keyword&gt;&lt;keyword&gt;brain&lt;/keyword&gt;&lt;keyword&gt;mouse&lt;/keyword&gt;&lt;keyword&gt;microarray&lt;/keyword&gt;&lt;keyword&gt;RNA&lt;/keyword&gt;&lt;keyword&gt;RT-qPCR&lt;/keyword&gt;&lt;keyword&gt;gene&lt;/keyword&gt;&lt;keyword&gt;expression&lt;/keyword&gt;&lt;/keywords&gt;&lt;dates&gt;&lt;year&gt;2011&lt;/year&gt;&lt;pub-dates&gt;&lt;date&gt;2011/11/13/&lt;/date&gt;&lt;/pub-dates&gt;&lt;/dates&gt;&lt;publisher&gt;MyJoVE Corp&lt;/publisher&gt;&lt;isbn&gt;1940-087X&lt;/isbn&gt;&lt;urls&gt;&lt;related-urls&gt;&lt;url&gt;https://www.jove.com/t/3125&lt;/url&gt;&lt;url&gt;https://www.jove.com/pdf/3125/jove-protocol-3125-non-laser-capture-microscopy-approach-for-microdissection-discrete&lt;/url&gt;&lt;/related-urls&gt;&lt;/urls&gt;&lt;electronic-resource-num&gt;doi:10.3791/3125&lt;/electronic-resource-num&gt;&lt;/record&gt;&lt;/Cite&gt;&lt;/EndNote&gt;</w:instrText>
      </w:r>
      <w:r w:rsidR="003D5FFB" w:rsidRPr="00D82ED4">
        <w:rPr>
          <w:lang w:val="en"/>
        </w:rPr>
        <w:fldChar w:fldCharType="separate"/>
      </w:r>
      <w:r w:rsidR="003D5FFB" w:rsidRPr="00D82ED4">
        <w:rPr>
          <w:noProof/>
          <w:vertAlign w:val="superscript"/>
          <w:lang w:val="en"/>
        </w:rPr>
        <w:t>13</w:t>
      </w:r>
      <w:r w:rsidR="003D5FFB" w:rsidRPr="00D82ED4">
        <w:rPr>
          <w:lang w:val="en"/>
        </w:rPr>
        <w:fldChar w:fldCharType="end"/>
      </w:r>
      <w:r w:rsidR="003D5FFB" w:rsidRPr="00D82ED4">
        <w:rPr>
          <w:lang w:val="en"/>
        </w:rPr>
        <w:t>.</w:t>
      </w:r>
      <w:r w:rsidR="00327DD8" w:rsidRPr="00D82ED4">
        <w:rPr>
          <w:lang w:val="en"/>
        </w:rPr>
        <w:t xml:space="preserve"> </w:t>
      </w:r>
      <w:r w:rsidR="004566E0" w:rsidRPr="00D82ED4">
        <w:t xml:space="preserve">Here we focus on the dissection </w:t>
      </w:r>
      <w:r w:rsidR="00EA42B8" w:rsidRPr="00D82ED4">
        <w:t>of fresh</w:t>
      </w:r>
      <w:r w:rsidR="00E33857" w:rsidRPr="00D82ED4">
        <w:t xml:space="preserve"> </w:t>
      </w:r>
      <w:r w:rsidR="004566E0" w:rsidRPr="00D82ED4">
        <w:t>mouse brain to separate out the specific brain structures that have dedicated control over physiological and behavioral functions.</w:t>
      </w:r>
      <w:r w:rsidR="00BF394A" w:rsidRPr="00D82ED4">
        <w:t xml:space="preserve"> Our method explains </w:t>
      </w:r>
      <w:r w:rsidR="00810B2B" w:rsidRPr="00D82ED4">
        <w:t xml:space="preserve">the </w:t>
      </w:r>
      <w:r w:rsidR="00BF394A" w:rsidRPr="00D82ED4">
        <w:t xml:space="preserve">dissection of more regions than already published reports </w:t>
      </w:r>
      <w:r w:rsidR="008A086C" w:rsidRPr="00D82ED4">
        <w:t xml:space="preserve">however </w:t>
      </w:r>
      <w:r w:rsidR="00810B2B" w:rsidRPr="00D82ED4">
        <w:t xml:space="preserve">it </w:t>
      </w:r>
      <w:r w:rsidR="008A086C" w:rsidRPr="00D82ED4">
        <w:t>is</w:t>
      </w:r>
      <w:r w:rsidR="00BF394A" w:rsidRPr="00D82ED4">
        <w:t xml:space="preserve"> complementary to</w:t>
      </w:r>
      <w:r w:rsidR="008A086C" w:rsidRPr="00D82ED4">
        <w:t xml:space="preserve"> </w:t>
      </w:r>
      <w:r w:rsidR="00EE6DB5" w:rsidRPr="00D82ED4">
        <w:t>other dissection</w:t>
      </w:r>
      <w:r w:rsidR="00BF394A" w:rsidRPr="00D82ED4">
        <w:t xml:space="preserve"> m</w:t>
      </w:r>
      <w:r w:rsidR="008A086C" w:rsidRPr="00D82ED4">
        <w:t>ethods available. This approach</w:t>
      </w:r>
      <w:r w:rsidR="004566E0" w:rsidRPr="00D82ED4">
        <w:t xml:space="preserve"> can help provide a comprehensive assessment of the </w:t>
      </w:r>
      <w:r w:rsidR="00EE6DB5" w:rsidRPr="00D82ED4">
        <w:t xml:space="preserve">tissues </w:t>
      </w:r>
      <w:r w:rsidR="004566E0" w:rsidRPr="00D82ED4">
        <w:t xml:space="preserve">and its association with debilitating conditions. </w:t>
      </w:r>
      <w:r w:rsidR="00E11E16" w:rsidRPr="00D82ED4">
        <w:rPr>
          <w:shd w:val="clear" w:color="auto" w:fill="FFFFFF"/>
        </w:rPr>
        <w:t>This dissection strategy provides a viable option to existing sample collection strategies opening possibilities for new discoveries.</w:t>
      </w:r>
    </w:p>
    <w:p w14:paraId="1B7D6CBE" w14:textId="77777777" w:rsidR="001E0A67" w:rsidRPr="00D82ED4" w:rsidRDefault="001E0A67" w:rsidP="00D90447">
      <w:pPr>
        <w:rPr>
          <w:shd w:val="clear" w:color="auto" w:fill="FFFFFF"/>
        </w:rPr>
      </w:pPr>
    </w:p>
    <w:p w14:paraId="35C166B4" w14:textId="3396CFEB" w:rsidR="001E0A67" w:rsidRPr="00D82ED4" w:rsidRDefault="001E0A67" w:rsidP="00D90447">
      <w:r w:rsidRPr="00D82ED4">
        <w:t>With the method described herein, brain</w:t>
      </w:r>
      <w:r w:rsidR="00E53F75" w:rsidRPr="00D82ED4">
        <w:t xml:space="preserve"> tissues are snap</w:t>
      </w:r>
      <w:r w:rsidRPr="00D82ED4">
        <w:t xml:space="preserve"> frozen</w:t>
      </w:r>
      <w:r w:rsidR="00E53F75" w:rsidRPr="00D82ED4">
        <w:t xml:space="preserve"> in liquid </w:t>
      </w:r>
      <w:r w:rsidR="00810B2B" w:rsidRPr="00D82ED4">
        <w:t>n</w:t>
      </w:r>
      <w:r w:rsidR="00E53F75" w:rsidRPr="00D82ED4">
        <w:t>itrogen before transferring to -80</w:t>
      </w:r>
      <w:r w:rsidR="00D82ED4" w:rsidRPr="00D82ED4">
        <w:t xml:space="preserve"> </w:t>
      </w:r>
      <w:r w:rsidR="00E53F75" w:rsidRPr="00D82ED4">
        <w:t>°C for long term storage. It is important that the</w:t>
      </w:r>
      <w:r w:rsidRPr="00D82ED4">
        <w:t xml:space="preserve"> tools and tissues are kept </w:t>
      </w:r>
      <w:r w:rsidR="00E53F75" w:rsidRPr="00D82ED4">
        <w:t>cold during the entire procedure for preservation of nucleic</w:t>
      </w:r>
      <w:r w:rsidRPr="00D82ED4">
        <w:t xml:space="preserve"> acid</w:t>
      </w:r>
      <w:r w:rsidR="00E53F75" w:rsidRPr="00D82ED4">
        <w:t>s or proteins</w:t>
      </w:r>
      <w:r w:rsidRPr="00D82ED4">
        <w:t>.</w:t>
      </w:r>
      <w:r w:rsidR="00E53F75" w:rsidRPr="00D82ED4">
        <w:t xml:space="preserve"> These f</w:t>
      </w:r>
      <w:r w:rsidRPr="00D82ED4">
        <w:t xml:space="preserve">rozen </w:t>
      </w:r>
      <w:r w:rsidR="00E53F75" w:rsidRPr="00D82ED4">
        <w:t xml:space="preserve">tissues are homogenized </w:t>
      </w:r>
      <w:proofErr w:type="gramStart"/>
      <w:r w:rsidR="00E53F75" w:rsidRPr="00D82ED4">
        <w:t>at a later time</w:t>
      </w:r>
      <w:proofErr w:type="gramEnd"/>
      <w:r w:rsidR="00E53F75" w:rsidRPr="00D82ED4">
        <w:t xml:space="preserve"> using standard lab SOPs. Some of these brain tissues are very small and care should be </w:t>
      </w:r>
      <w:r w:rsidR="00597947" w:rsidRPr="00D82ED4">
        <w:t>taken during the homogenization and extraction process protecting</w:t>
      </w:r>
      <w:r w:rsidRPr="00D82ED4">
        <w:t xml:space="preserve"> target molecules from degradation at higher temperatures.</w:t>
      </w:r>
      <w:r w:rsidR="00597947" w:rsidRPr="00D82ED4">
        <w:t xml:space="preserve"> </w:t>
      </w:r>
    </w:p>
    <w:p w14:paraId="578DCB46" w14:textId="77777777" w:rsidR="00597947" w:rsidRPr="00D82ED4" w:rsidRDefault="00597947" w:rsidP="00D90447"/>
    <w:p w14:paraId="75BC2BFF" w14:textId="591B0AF5" w:rsidR="00597947" w:rsidRPr="00D82ED4" w:rsidRDefault="00597947" w:rsidP="00D90447">
      <w:r w:rsidRPr="00D82ED4">
        <w:t xml:space="preserve">In this process, it is important to identify clear landmarks to pinpoint </w:t>
      </w:r>
      <w:r w:rsidR="008952F2" w:rsidRPr="00D82ED4">
        <w:t>th</w:t>
      </w:r>
      <w:r w:rsidRPr="00D82ED4">
        <w:t>e</w:t>
      </w:r>
      <w:r w:rsidR="008952F2" w:rsidRPr="00D82ED4">
        <w:t xml:space="preserve"> specific</w:t>
      </w:r>
      <w:r w:rsidRPr="00D82ED4">
        <w:t xml:space="preserve"> tissue regions. This is achieved by keeping the tissue moist with saline solution to keep </w:t>
      </w:r>
      <w:r w:rsidR="000F2077" w:rsidRPr="00D82ED4">
        <w:t xml:space="preserve">it </w:t>
      </w:r>
      <w:r w:rsidRPr="00D82ED4">
        <w:t>from becoming quickly soft and retaining its sturdiness for a while.</w:t>
      </w:r>
      <w:r w:rsidR="008952F2" w:rsidRPr="00D82ED4">
        <w:t xml:space="preserve"> Our previous studies compared gene expression changes between control and aggressor exposed mouse tissues</w:t>
      </w:r>
      <w:r w:rsidR="008952F2" w:rsidRPr="00D82ED4">
        <w:fldChar w:fldCharType="begin">
          <w:fldData xml:space="preserve">PEVuZE5vdGU+PENpdGU+PEF1dGhvcj5NdWhpZTwvQXV0aG9yPjxZZWFyPjIwMTU8L1llYXI+PFJl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</w:fldData>
        </w:fldChar>
      </w:r>
      <w:r w:rsidR="008952F2" w:rsidRPr="00D82ED4">
        <w:instrText xml:space="preserve"> ADDIN EN.CITE </w:instrText>
      </w:r>
      <w:r w:rsidR="008952F2" w:rsidRPr="00D82ED4">
        <w:fldChar w:fldCharType="begin">
          <w:fldData xml:space="preserve">PEVuZE5vdGU+PENpdGU+PEF1dGhvcj5NdWhpZTwvQXV0aG9yPjxZZWFyPjIwMTU8L1llYXI+PFJl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</w:fldData>
        </w:fldChar>
      </w:r>
      <w:r w:rsidR="008952F2" w:rsidRPr="00D82ED4">
        <w:instrText xml:space="preserve"> ADDIN EN.CITE.DATA </w:instrText>
      </w:r>
      <w:r w:rsidR="008952F2" w:rsidRPr="00D82ED4">
        <w:fldChar w:fldCharType="end"/>
      </w:r>
      <w:r w:rsidR="008952F2" w:rsidRPr="00D82ED4">
        <w:fldChar w:fldCharType="separate"/>
      </w:r>
      <w:r w:rsidR="008952F2" w:rsidRPr="00D82ED4">
        <w:rPr>
          <w:noProof/>
          <w:vertAlign w:val="superscript"/>
        </w:rPr>
        <w:t>15</w:t>
      </w:r>
      <w:r w:rsidR="008952F2" w:rsidRPr="00D82ED4">
        <w:fldChar w:fldCharType="end"/>
      </w:r>
      <w:r w:rsidR="008952F2" w:rsidRPr="00D82ED4">
        <w:t xml:space="preserve"> and </w:t>
      </w:r>
      <w:r w:rsidR="00D82ED4" w:rsidRPr="00D82ED4">
        <w:t>did not</w:t>
      </w:r>
      <w:r w:rsidR="008952F2" w:rsidRPr="00D82ED4">
        <w:t xml:space="preserve"> study any changes caused due to the saline used during dissection. </w:t>
      </w:r>
      <w:r w:rsidRPr="00D82ED4">
        <w:t>In our experience, this is especially important during the incision starting from the hypothalamus and the 180</w:t>
      </w:r>
      <w:r w:rsidR="00D82ED4" w:rsidRPr="00D82ED4">
        <w:t xml:space="preserve">° </w:t>
      </w:r>
      <w:r w:rsidRPr="00D82ED4">
        <w:t xml:space="preserve">flipping as it exposes and makes the regional separation shading of the limbic regions (AY, HC, ERC) obvious and </w:t>
      </w:r>
      <w:proofErr w:type="gramStart"/>
      <w:r w:rsidRPr="00D82ED4">
        <w:t>more clear</w:t>
      </w:r>
      <w:proofErr w:type="gramEnd"/>
      <w:r w:rsidRPr="00D82ED4">
        <w:t xml:space="preserve">. </w:t>
      </w:r>
      <w:r w:rsidR="00B80B8A" w:rsidRPr="00D82ED4">
        <w:t>The limbic system is situated deep within the brain and gets damaged by a variety of stimuli, and hence is important diagnostically and therapeutically. There limbic system consists of brain regions however there is no universal agreement on this list</w:t>
      </w:r>
      <w:r w:rsidR="00B80B8A" w:rsidRPr="00D82ED4">
        <w:fldChar w:fldCharType="begin"/>
      </w:r>
      <w:r w:rsidR="00B42174" w:rsidRPr="00D82ED4">
        <w:instrText xml:space="preserve"> ADDIN EN.CITE &lt;EndNote&gt;&lt;Cite&gt;&lt;Author&gt;Rajmohan&lt;/Author&gt;&lt;Year&gt;2007&lt;/Year&gt;&lt;RecNum&gt;16&lt;/RecNum&gt;&lt;DisplayText&gt;&lt;style face="superscript"&gt;26&lt;/style&gt;&lt;/DisplayText&gt;&lt;record&gt;&lt;rec-number&gt;16&lt;/rec-number&gt;&lt;foreign-keys&gt;&lt;key app="EN" db-id="2x2tpppt0axp0uetrtixa2x3ttpxztt55e2t" timestamp="1594655243"&gt;16&lt;/key&gt;&lt;/foreign-keys&gt;&lt;ref-type name="Journal Article"&gt;17&lt;/ref-type&gt;&lt;contributors&gt;&lt;authors&gt;&lt;author&gt;Rajmohan, V.&lt;/author&gt;&lt;author&gt;Mohandas, E.&lt;/author&gt;&lt;/authors&gt;&lt;/contributors&gt;&lt;titles&gt;&lt;title&gt;The limbic system&lt;/title&gt;&lt;secondary-title&gt;Indian journal of psychiatry&lt;/secondary-title&gt;&lt;alt-title&gt;Indian J Psychiatry&lt;/alt-title&gt;&lt;/titles&gt;&lt;periodical&gt;&lt;full-title&gt;Indian journal of psychiatry&lt;/full-title&gt;&lt;abbr-1&gt;Indian J Psychiatry&lt;/abbr-1&gt;&lt;/periodical&gt;&lt;alt-periodical&gt;&lt;full-title&gt;Indian journal of psychiatry&lt;/full-title&gt;&lt;abbr-1&gt;Indian J Psychiatry&lt;/abbr-1&gt;&lt;/alt-periodical&gt;&lt;pages&gt;132-139&lt;/pages&gt;&lt;volume&gt;49&lt;/volume&gt;&lt;number&gt;2&lt;/number&gt;&lt;dates&gt;&lt;year&gt;2007&lt;/year&gt;&lt;/dates&gt;&lt;publisher&gt;Medknow Publications&lt;/publisher&gt;&lt;isbn&gt;1998-3794&amp;#xD;0019-5545&lt;/isbn&gt;&lt;accession-num&gt;20711399&lt;/accession-num&gt;&lt;urls&gt;&lt;related-urls&gt;&lt;url&gt;https://pubmed.ncbi.nlm.nih.gov/20711399&lt;/url&gt;&lt;url&gt;https://www.ncbi.nlm.nih.gov/pmc/articles/PMC2917081/&lt;/url&gt;&lt;/related-urls&gt;&lt;/urls&gt;&lt;electronic-resource-num&gt;10.4103/0019-5545.33264&lt;/electronic-resource-num&gt;&lt;remote-database-name&gt;PubMed&lt;/remote-database-name&gt;&lt;language&gt;eng&lt;/language&gt;&lt;/record&gt;&lt;/Cite&gt;&lt;/EndNote&gt;</w:instrText>
      </w:r>
      <w:r w:rsidR="00B80B8A" w:rsidRPr="00D82ED4">
        <w:fldChar w:fldCharType="separate"/>
      </w:r>
      <w:r w:rsidR="00B42174" w:rsidRPr="00D82ED4">
        <w:rPr>
          <w:noProof/>
          <w:vertAlign w:val="superscript"/>
        </w:rPr>
        <w:t>26</w:t>
      </w:r>
      <w:r w:rsidR="00B80B8A" w:rsidRPr="00D82ED4">
        <w:fldChar w:fldCharType="end"/>
      </w:r>
      <w:r w:rsidR="00B80B8A" w:rsidRPr="00D82ED4">
        <w:t>.</w:t>
      </w:r>
      <w:r w:rsidR="00327DD8" w:rsidRPr="00D82ED4">
        <w:t xml:space="preserve"> </w:t>
      </w:r>
      <w:r w:rsidRPr="00D82ED4">
        <w:t>Though not studied, we think that there are minimal or no effects of saline use. This is because the entire procedure lasts</w:t>
      </w:r>
      <w:r w:rsidR="00327DD8" w:rsidRPr="00D82ED4">
        <w:t xml:space="preserve"> </w:t>
      </w:r>
      <w:r w:rsidRPr="00D82ED4">
        <w:t xml:space="preserve">about 20 </w:t>
      </w:r>
      <w:r w:rsidR="00200C9D" w:rsidRPr="00D82ED4">
        <w:t xml:space="preserve">minutes </w:t>
      </w:r>
      <w:r w:rsidRPr="00D82ED4">
        <w:t>following cold conditions during the entire process.</w:t>
      </w:r>
      <w:r w:rsidR="00B80B8A" w:rsidRPr="00D82ED4">
        <w:t xml:space="preserve"> </w:t>
      </w:r>
    </w:p>
    <w:p w14:paraId="4EF0C13C" w14:textId="77777777" w:rsidR="00597947" w:rsidRPr="00D82ED4" w:rsidRDefault="00597947" w:rsidP="00D90447"/>
    <w:p w14:paraId="0531EE59" w14:textId="786186AB" w:rsidR="00597947" w:rsidRPr="00D82ED4" w:rsidRDefault="00597947" w:rsidP="00D90447">
      <w:r w:rsidRPr="00D82ED4">
        <w:t xml:space="preserve">Regions within brain tissue are identified using landmarks mentioned in brain atlases. </w:t>
      </w:r>
      <w:r w:rsidR="00F02769" w:rsidRPr="00D82ED4">
        <w:t xml:space="preserve">Using this </w:t>
      </w:r>
      <w:r w:rsidR="00557AB1" w:rsidRPr="00D82ED4">
        <w:t>technique,</w:t>
      </w:r>
      <w:r w:rsidR="00F02769" w:rsidRPr="00D82ED4">
        <w:t xml:space="preserve"> </w:t>
      </w:r>
      <w:r w:rsidR="00557AB1" w:rsidRPr="00D82ED4">
        <w:t xml:space="preserve">the </w:t>
      </w:r>
      <w:r w:rsidR="00D82ED4" w:rsidRPr="00D82ED4">
        <w:t>landmarks</w:t>
      </w:r>
      <w:r w:rsidR="00F02769" w:rsidRPr="00D82ED4">
        <w:t xml:space="preserve"> need to </w:t>
      </w:r>
      <w:r w:rsidR="00557AB1" w:rsidRPr="00D82ED4">
        <w:t xml:space="preserve">be </w:t>
      </w:r>
      <w:r w:rsidR="008952F2" w:rsidRPr="00D82ED4">
        <w:t>clear and</w:t>
      </w:r>
      <w:r w:rsidR="00F02769" w:rsidRPr="00D82ED4">
        <w:t xml:space="preserve"> this procedure should </w:t>
      </w:r>
      <w:r w:rsidR="008952F2" w:rsidRPr="00D82ED4">
        <w:t>be done</w:t>
      </w:r>
      <w:r w:rsidR="00F02769" w:rsidRPr="00D82ED4">
        <w:t xml:space="preserve"> sequentially.</w:t>
      </w:r>
      <w:r w:rsidRPr="00D82ED4">
        <w:t xml:space="preserve"> </w:t>
      </w:r>
      <w:r w:rsidR="00F02769" w:rsidRPr="00D82ED4">
        <w:t>T</w:t>
      </w:r>
      <w:r w:rsidRPr="00D82ED4">
        <w:t xml:space="preserve">he dissection has to be done while the brain is still fresh and sturdy; (has to be done with the first 15 to 20 minutes) – otherwise the landmarks will not be </w:t>
      </w:r>
      <w:proofErr w:type="gramStart"/>
      <w:r w:rsidRPr="00D82ED4">
        <w:t>clear</w:t>
      </w:r>
      <w:proofErr w:type="gramEnd"/>
      <w:r w:rsidRPr="00D82ED4">
        <w:t xml:space="preserve"> and regions will not be distinct if the brain stays for longer time and became softer. </w:t>
      </w:r>
    </w:p>
    <w:p w14:paraId="67916DBF" w14:textId="77777777" w:rsidR="00597947" w:rsidRPr="00D82ED4" w:rsidRDefault="00597947" w:rsidP="00D90447"/>
    <w:p w14:paraId="512C390A" w14:textId="77777777" w:rsidR="004566E0" w:rsidRPr="00D82ED4" w:rsidRDefault="004566E0" w:rsidP="00D90447">
      <w:r w:rsidRPr="00D82ED4">
        <w:t xml:space="preserve">As described above, within the brain are sub regions, containing multiple functional areas that act independently or in coordination with intrinsic connective networks. It is important to retrieve these regions with great precision </w:t>
      </w:r>
      <w:proofErr w:type="gramStart"/>
      <w:r w:rsidRPr="00D82ED4">
        <w:t>in order to</w:t>
      </w:r>
      <w:proofErr w:type="gramEnd"/>
      <w:r w:rsidRPr="00D82ED4">
        <w:t xml:space="preserve"> study its broad dimensions. This will help to integrate these concepts by combining the specialized regions where each is serving a distinct process with a therapeutic potential.</w:t>
      </w:r>
    </w:p>
    <w:p w14:paraId="289509C1" w14:textId="77777777" w:rsidR="006450C9" w:rsidRPr="00D82ED4" w:rsidRDefault="006450C9" w:rsidP="00D90447">
      <w:pPr>
        <w:pStyle w:val="ListParagraph"/>
        <w:ind w:left="0"/>
        <w:rPr>
          <w:color w:val="808080" w:themeColor="background1" w:themeShade="80"/>
        </w:rPr>
      </w:pPr>
    </w:p>
    <w:p w14:paraId="78A3F1C6" w14:textId="77777777" w:rsidR="00B67C41" w:rsidRPr="00D82ED4" w:rsidRDefault="009726EE" w:rsidP="00D90447">
      <w:pPr>
        <w:rPr>
          <w:color w:val="808080" w:themeColor="background1" w:themeShade="80"/>
        </w:rPr>
      </w:pPr>
      <w:bookmarkStart w:id="7" w:name="Acknowledgments"/>
      <w:r w:rsidRPr="00D82ED4">
        <w:rPr>
          <w:b/>
          <w:bCs/>
        </w:rPr>
        <w:t>ACKNOWLEDGMENTS</w:t>
      </w:r>
      <w:bookmarkEnd w:id="7"/>
      <w:r w:rsidRPr="00D82ED4">
        <w:rPr>
          <w:b/>
          <w:bCs/>
        </w:rPr>
        <w:t>:</w:t>
      </w:r>
      <w:r w:rsidRPr="00D82ED4">
        <w:t xml:space="preserve"> </w:t>
      </w:r>
    </w:p>
    <w:p w14:paraId="447F2FC4" w14:textId="01AB4A6D" w:rsidR="008E69A5" w:rsidRPr="00D82ED4" w:rsidRDefault="008E69A5" w:rsidP="00D90447">
      <w:pPr>
        <w:pStyle w:val="NormalWeb"/>
        <w:spacing w:before="0" w:beforeAutospacing="0" w:after="0" w:afterAutospacing="0"/>
      </w:pPr>
      <w:r w:rsidRPr="00D82ED4">
        <w:rPr>
          <w:rFonts w:eastAsia="Calibri"/>
        </w:rPr>
        <w:t xml:space="preserve">We thank </w:t>
      </w:r>
      <w:r w:rsidR="00835684" w:rsidRPr="00D82ED4">
        <w:rPr>
          <w:rFonts w:eastAsia="Calibri"/>
        </w:rPr>
        <w:t xml:space="preserve">Ms. </w:t>
      </w:r>
      <w:proofErr w:type="spellStart"/>
      <w:r w:rsidR="00835684" w:rsidRPr="00D82ED4">
        <w:rPr>
          <w:bCs/>
        </w:rPr>
        <w:t>Seshmalini</w:t>
      </w:r>
      <w:proofErr w:type="spellEnd"/>
      <w:r w:rsidR="00835684" w:rsidRPr="00D82ED4">
        <w:rPr>
          <w:bCs/>
        </w:rPr>
        <w:t xml:space="preserve"> Srinivasan, </w:t>
      </w:r>
      <w:r w:rsidRPr="00D82ED4">
        <w:rPr>
          <w:rFonts w:eastAsia="Calibri"/>
        </w:rPr>
        <w:t>Mr. Stephen Butler</w:t>
      </w:r>
      <w:r w:rsidR="00941A7A" w:rsidRPr="00D82ED4">
        <w:rPr>
          <w:rFonts w:eastAsia="Calibri"/>
        </w:rPr>
        <w:t xml:space="preserve"> and </w:t>
      </w:r>
      <w:r w:rsidR="00835684" w:rsidRPr="00D82ED4">
        <w:rPr>
          <w:rFonts w:eastAsia="Calibri"/>
        </w:rPr>
        <w:t xml:space="preserve">Ms. </w:t>
      </w:r>
      <w:r w:rsidR="00941A7A" w:rsidRPr="00D82ED4">
        <w:rPr>
          <w:rFonts w:eastAsia="Calibri"/>
        </w:rPr>
        <w:t>Pam</w:t>
      </w:r>
      <w:r w:rsidR="00835684" w:rsidRPr="00D82ED4">
        <w:rPr>
          <w:rFonts w:eastAsia="Calibri"/>
        </w:rPr>
        <w:t>ela</w:t>
      </w:r>
      <w:r w:rsidR="00941A7A" w:rsidRPr="00D82ED4">
        <w:rPr>
          <w:rFonts w:eastAsia="Calibri"/>
        </w:rPr>
        <w:t xml:space="preserve"> Spellman</w:t>
      </w:r>
      <w:r w:rsidRPr="00D82ED4">
        <w:rPr>
          <w:rFonts w:eastAsia="Calibri"/>
        </w:rPr>
        <w:t xml:space="preserve"> for experimental assistance</w:t>
      </w:r>
      <w:r w:rsidR="00D41A15" w:rsidRPr="00D82ED4">
        <w:rPr>
          <w:rFonts w:eastAsia="Calibri"/>
        </w:rPr>
        <w:t xml:space="preserve"> and Ms. Dana Youssef for editing the manuscript</w:t>
      </w:r>
      <w:r w:rsidRPr="00D82ED4">
        <w:rPr>
          <w:rFonts w:eastAsia="Calibri"/>
        </w:rPr>
        <w:t xml:space="preserve">. </w:t>
      </w:r>
      <w:r w:rsidRPr="00D82ED4">
        <w:t xml:space="preserve">The funding </w:t>
      </w:r>
      <w:r w:rsidR="00941A7A" w:rsidRPr="00D82ED4">
        <w:t>support from USAMRD</w:t>
      </w:r>
      <w:r w:rsidRPr="00D82ED4">
        <w:t>C is gratefully acknowledged. The Geneva Foundation contributed to this work and was supported by funds from the Military and Operational Medicine Research Area Directorate III via the US Army Research Office.</w:t>
      </w:r>
    </w:p>
    <w:p w14:paraId="2352ECE0" w14:textId="77777777" w:rsidR="00D82ED4" w:rsidRPr="00D82ED4" w:rsidRDefault="00D82ED4" w:rsidP="00D90447">
      <w:pPr>
        <w:pStyle w:val="NormalWeb"/>
        <w:spacing w:before="0" w:beforeAutospacing="0" w:after="0" w:afterAutospacing="0"/>
        <w:rPr>
          <w:color w:val="808080" w:themeColor="background1" w:themeShade="80"/>
        </w:rPr>
      </w:pPr>
    </w:p>
    <w:p w14:paraId="5E584F56" w14:textId="77777777" w:rsidR="009726EE" w:rsidRPr="00D82ED4" w:rsidRDefault="009726EE" w:rsidP="00D90447">
      <w:pPr>
        <w:rPr>
          <w:b/>
        </w:rPr>
      </w:pPr>
      <w:bookmarkStart w:id="8" w:name="Disclosures"/>
      <w:r w:rsidRPr="00D82ED4">
        <w:rPr>
          <w:b/>
        </w:rPr>
        <w:t>DISCLOSURES</w:t>
      </w:r>
      <w:bookmarkEnd w:id="8"/>
      <w:r w:rsidRPr="00D82ED4">
        <w:rPr>
          <w:b/>
        </w:rPr>
        <w:t xml:space="preserve">: </w:t>
      </w:r>
    </w:p>
    <w:p w14:paraId="009B93B4" w14:textId="2ED2EA98" w:rsidR="004566E0" w:rsidRPr="00D82ED4" w:rsidRDefault="004566E0" w:rsidP="00D90447">
      <w:pPr>
        <w:pStyle w:val="NormalWeb"/>
        <w:spacing w:before="0" w:beforeAutospacing="0" w:after="0" w:afterAutospacing="0"/>
        <w:rPr>
          <w:color w:val="808080" w:themeColor="background1" w:themeShade="80"/>
        </w:rPr>
      </w:pPr>
      <w:r w:rsidRPr="00D82ED4">
        <w:rPr>
          <w:color w:val="auto"/>
        </w:rPr>
        <w:t>The authors have nothing to disclose.</w:t>
      </w:r>
    </w:p>
    <w:p w14:paraId="6B7E18CF" w14:textId="77777777" w:rsidR="004566E0" w:rsidRPr="00D82ED4" w:rsidRDefault="004566E0" w:rsidP="00D90447"/>
    <w:p w14:paraId="5F8AB4C9" w14:textId="77777777" w:rsidR="00941A7A" w:rsidRPr="00D82ED4" w:rsidRDefault="00941A7A" w:rsidP="00D90447">
      <w:r w:rsidRPr="00D82ED4">
        <w:rPr>
          <w:b/>
        </w:rPr>
        <w:t>Disclaimer</w:t>
      </w:r>
      <w:r w:rsidRPr="00D82ED4">
        <w:t>:</w:t>
      </w:r>
    </w:p>
    <w:p w14:paraId="67466480" w14:textId="405A4FCF" w:rsidR="004566E0" w:rsidRPr="00D82ED4" w:rsidRDefault="004566E0" w:rsidP="00D90447">
      <w:r w:rsidRPr="00D82ED4">
        <w:t>Material has been reviewed by the Walter Reed Army Institute of Research.</w:t>
      </w:r>
      <w:r w:rsidR="00327DD8" w:rsidRPr="00D82ED4">
        <w:t xml:space="preserve"> </w:t>
      </w:r>
      <w:r w:rsidRPr="00D82ED4">
        <w:t>There is no objection to its presentation and/or publication.</w:t>
      </w:r>
      <w:r w:rsidR="00680908" w:rsidRPr="00D82ED4">
        <w:t xml:space="preserve"> </w:t>
      </w:r>
      <w:r w:rsidRPr="00D82ED4">
        <w:t>The opinions or assertions contained herein are the private views of the author, and are not to be construed as official, or as reflecting true views of the Department of the Army or the Department of Defense.</w:t>
      </w:r>
      <w:r w:rsidR="008A154E" w:rsidRPr="00D82ED4">
        <w:t xml:space="preserve"> </w:t>
      </w:r>
      <w:r w:rsidRPr="00D82ED4">
        <w:t xml:space="preserve">Research was conducted under an approved animal use protocol in an </w:t>
      </w:r>
      <w:proofErr w:type="spellStart"/>
      <w:r w:rsidRPr="00D82ED4">
        <w:t>AAALACi</w:t>
      </w:r>
      <w:proofErr w:type="spellEnd"/>
      <w:r w:rsidRPr="00D82ED4">
        <w:t xml:space="preserve"> accredited facility in compliance with the Animal Welfare Act and other federal statutes and regulations relating to animals and experiments involving animals and adheres to principles stated in the </w:t>
      </w:r>
      <w:r w:rsidRPr="00D82ED4">
        <w:rPr>
          <w:i/>
          <w:iCs/>
        </w:rPr>
        <w:t xml:space="preserve">Guide for the Care and Use of Laboratory </w:t>
      </w:r>
      <w:r w:rsidRPr="00D82ED4">
        <w:rPr>
          <w:i/>
          <w:iCs/>
        </w:rPr>
        <w:lastRenderedPageBreak/>
        <w:t>Animals</w:t>
      </w:r>
      <w:r w:rsidRPr="00D82ED4">
        <w:t>, NRC Publication, 2011 edition.</w:t>
      </w:r>
    </w:p>
    <w:p w14:paraId="128A6868" w14:textId="4E3FE8E8" w:rsidR="001D4997" w:rsidRPr="00D82ED4" w:rsidRDefault="001D4997" w:rsidP="00D90447">
      <w:pPr>
        <w:pStyle w:val="NormalWeb"/>
        <w:spacing w:before="0" w:beforeAutospacing="0" w:after="0" w:afterAutospacing="0"/>
        <w:rPr>
          <w:color w:val="808080" w:themeColor="background1" w:themeShade="80"/>
        </w:rPr>
      </w:pPr>
    </w:p>
    <w:p w14:paraId="0DB871F3" w14:textId="235945A7" w:rsidR="009F236F" w:rsidRPr="00D82ED4" w:rsidRDefault="009726EE" w:rsidP="00D82ED4">
      <w:pPr>
        <w:autoSpaceDE/>
        <w:autoSpaceDN/>
        <w:adjustRightInd/>
        <w:rPr>
          <w:rFonts w:eastAsia="Calibri"/>
          <w:b/>
          <w:color w:val="auto"/>
        </w:rPr>
      </w:pPr>
      <w:bookmarkStart w:id="9" w:name="References"/>
      <w:r w:rsidRPr="00D82ED4">
        <w:rPr>
          <w:b/>
          <w:bCs/>
        </w:rPr>
        <w:t>REFERENCES</w:t>
      </w:r>
      <w:r w:rsidR="00EF64FC" w:rsidRPr="00D82ED4">
        <w:rPr>
          <w:b/>
          <w:bCs/>
        </w:rPr>
        <w:t>:</w:t>
      </w:r>
      <w:bookmarkEnd w:id="9"/>
    </w:p>
    <w:p w14:paraId="77F82535" w14:textId="6D1EEB27" w:rsidR="003D5FFB" w:rsidRPr="00D82ED4" w:rsidRDefault="009F236F" w:rsidP="00D90447">
      <w:pPr>
        <w:pStyle w:val="EndNoteBibliography"/>
        <w:rPr>
          <w:rFonts w:ascii="Calibri" w:hAnsi="Calibri" w:cs="Calibri"/>
        </w:rPr>
      </w:pPr>
      <w:r w:rsidRPr="00D82ED4">
        <w:rPr>
          <w:rFonts w:ascii="Calibri" w:hAnsi="Calibri" w:cs="Calibri"/>
        </w:rPr>
        <w:fldChar w:fldCharType="begin"/>
      </w:r>
      <w:r w:rsidRPr="00D82ED4">
        <w:rPr>
          <w:rFonts w:ascii="Calibri" w:hAnsi="Calibri" w:cs="Calibri"/>
        </w:rPr>
        <w:instrText xml:space="preserve"> ADDIN EN.REFLIST </w:instrText>
      </w:r>
      <w:r w:rsidRPr="00D82ED4">
        <w:rPr>
          <w:rFonts w:ascii="Calibri" w:hAnsi="Calibri" w:cs="Calibri"/>
        </w:rPr>
        <w:fldChar w:fldCharType="separate"/>
      </w:r>
      <w:r w:rsidR="003D5FFB" w:rsidRPr="00D82ED4">
        <w:rPr>
          <w:rFonts w:ascii="Calibri" w:hAnsi="Calibri" w:cs="Calibri"/>
        </w:rPr>
        <w:t>1</w:t>
      </w:r>
      <w:r w:rsidR="003D5FFB" w:rsidRPr="00D82ED4">
        <w:rPr>
          <w:rFonts w:ascii="Calibri" w:hAnsi="Calibri" w:cs="Calibri"/>
        </w:rPr>
        <w:tab/>
        <w:t>Zeisel, A.</w:t>
      </w:r>
      <w:r w:rsidR="003D5FFB" w:rsidRPr="00D82ED4">
        <w:rPr>
          <w:rFonts w:ascii="Calibri" w:hAnsi="Calibri" w:cs="Calibri"/>
          <w:i/>
        </w:rPr>
        <w:t xml:space="preserve"> </w:t>
      </w:r>
      <w:r w:rsidR="00D82ED4" w:rsidRPr="00D82ED4">
        <w:rPr>
          <w:rFonts w:ascii="Calibri" w:hAnsi="Calibri" w:cs="Calibri"/>
        </w:rPr>
        <w:t>et al.</w:t>
      </w:r>
      <w:r w:rsidR="003D5FFB" w:rsidRPr="00D82ED4">
        <w:rPr>
          <w:rFonts w:ascii="Calibri" w:hAnsi="Calibri" w:cs="Calibri"/>
        </w:rPr>
        <w:t xml:space="preserve"> Molecular Architecture of the Mouse Nervous System. </w:t>
      </w:r>
      <w:r w:rsidR="003D5FFB" w:rsidRPr="00D82ED4">
        <w:rPr>
          <w:rFonts w:ascii="Calibri" w:hAnsi="Calibri" w:cs="Calibri"/>
          <w:i/>
        </w:rPr>
        <w:t>Cell.</w:t>
      </w:r>
      <w:r w:rsidR="003D5FFB" w:rsidRPr="00D82ED4">
        <w:rPr>
          <w:rFonts w:ascii="Calibri" w:hAnsi="Calibri" w:cs="Calibri"/>
        </w:rPr>
        <w:t xml:space="preserve"> </w:t>
      </w:r>
      <w:r w:rsidR="003D5FFB" w:rsidRPr="00D82ED4">
        <w:rPr>
          <w:rFonts w:ascii="Calibri" w:hAnsi="Calibri" w:cs="Calibri"/>
          <w:b/>
        </w:rPr>
        <w:t>174</w:t>
      </w:r>
      <w:r w:rsidR="003D5FFB" w:rsidRPr="00D82ED4">
        <w:rPr>
          <w:rFonts w:ascii="Calibri" w:hAnsi="Calibri" w:cs="Calibri"/>
        </w:rPr>
        <w:t xml:space="preserve"> (4), 999-1014 e1022</w:t>
      </w:r>
      <w:r w:rsidR="00D82ED4">
        <w:rPr>
          <w:rFonts w:ascii="Calibri" w:hAnsi="Calibri" w:cs="Calibri"/>
        </w:rPr>
        <w:t xml:space="preserve"> (</w:t>
      </w:r>
      <w:r w:rsidR="003D5FFB" w:rsidRPr="00D82ED4">
        <w:rPr>
          <w:rFonts w:ascii="Calibri" w:hAnsi="Calibri" w:cs="Calibri"/>
        </w:rPr>
        <w:t>2018).</w:t>
      </w:r>
    </w:p>
    <w:p w14:paraId="05B8495C" w14:textId="29FC4626" w:rsidR="003D5FFB" w:rsidRPr="00D82ED4" w:rsidRDefault="003D5FFB" w:rsidP="00D90447">
      <w:pPr>
        <w:pStyle w:val="EndNoteBibliography"/>
        <w:rPr>
          <w:rFonts w:ascii="Calibri" w:hAnsi="Calibri" w:cs="Calibri"/>
        </w:rPr>
      </w:pPr>
      <w:r w:rsidRPr="00D82ED4">
        <w:rPr>
          <w:rFonts w:ascii="Calibri" w:hAnsi="Calibri" w:cs="Calibri"/>
        </w:rPr>
        <w:t>2</w:t>
      </w:r>
      <w:r w:rsidRPr="00D82ED4">
        <w:rPr>
          <w:rFonts w:ascii="Calibri" w:hAnsi="Calibri" w:cs="Calibri"/>
        </w:rPr>
        <w:tab/>
        <w:t>Ackerman, S. in</w:t>
      </w:r>
      <w:r w:rsidRPr="00D82ED4">
        <w:rPr>
          <w:rFonts w:ascii="Calibri" w:hAnsi="Calibri" w:cs="Calibri"/>
          <w:i/>
        </w:rPr>
        <w:t xml:space="preserve"> Major Structures and Functions of the Brain</w:t>
      </w:r>
      <w:r w:rsidRPr="00D82ED4">
        <w:rPr>
          <w:rFonts w:ascii="Calibri" w:hAnsi="Calibri" w:cs="Calibri"/>
        </w:rPr>
        <w:t xml:space="preserve"> Vol. 2</w:t>
      </w:r>
      <w:r w:rsidR="00327DD8" w:rsidRPr="00D82ED4">
        <w:rPr>
          <w:rFonts w:ascii="Calibri" w:hAnsi="Calibri" w:cs="Calibri"/>
        </w:rPr>
        <w:t xml:space="preserve"> </w:t>
      </w:r>
      <w:r w:rsidRPr="00D82ED4">
        <w:rPr>
          <w:rFonts w:ascii="Calibri" w:hAnsi="Calibri" w:cs="Calibri"/>
        </w:rPr>
        <w:t>(ed National Academies Press (US))</w:t>
      </w:r>
      <w:r w:rsidR="00327DD8" w:rsidRPr="00D82ED4">
        <w:rPr>
          <w:rFonts w:ascii="Calibri" w:hAnsi="Calibri" w:cs="Calibri"/>
        </w:rPr>
        <w:t xml:space="preserve"> </w:t>
      </w:r>
      <w:r w:rsidRPr="00D82ED4">
        <w:rPr>
          <w:rFonts w:ascii="Calibri" w:hAnsi="Calibri" w:cs="Calibri"/>
        </w:rPr>
        <w:t>(1992).</w:t>
      </w:r>
    </w:p>
    <w:p w14:paraId="09E2FF81" w14:textId="6638B9F5" w:rsidR="003D5FFB" w:rsidRPr="00D82ED4" w:rsidRDefault="003D5FFB" w:rsidP="00D90447">
      <w:pPr>
        <w:pStyle w:val="EndNoteBibliography"/>
        <w:rPr>
          <w:rFonts w:ascii="Calibri" w:hAnsi="Calibri" w:cs="Calibri"/>
        </w:rPr>
      </w:pPr>
      <w:r w:rsidRPr="00D82ED4">
        <w:rPr>
          <w:rFonts w:ascii="Calibri" w:hAnsi="Calibri" w:cs="Calibri"/>
        </w:rPr>
        <w:t>3</w:t>
      </w:r>
      <w:r w:rsidRPr="00D82ED4">
        <w:rPr>
          <w:rFonts w:ascii="Calibri" w:hAnsi="Calibri" w:cs="Calibri"/>
        </w:rPr>
        <w:tab/>
        <w:t>P., T. L. S.</w:t>
      </w:r>
      <w:r w:rsidR="00327DD8" w:rsidRPr="00D82ED4">
        <w:rPr>
          <w:rFonts w:ascii="Calibri" w:hAnsi="Calibri" w:cs="Calibri"/>
        </w:rPr>
        <w:t xml:space="preserve"> </w:t>
      </w:r>
      <w:r w:rsidRPr="00D82ED4">
        <w:rPr>
          <w:rFonts w:ascii="Calibri" w:hAnsi="Calibri" w:cs="Calibri"/>
        </w:rPr>
        <w:t>(ed In: StatPearls [Internet])</w:t>
      </w:r>
      <w:r w:rsidR="00327DD8" w:rsidRPr="00D82ED4">
        <w:rPr>
          <w:rFonts w:ascii="Calibri" w:hAnsi="Calibri" w:cs="Calibri"/>
        </w:rPr>
        <w:t xml:space="preserve"> </w:t>
      </w:r>
      <w:r w:rsidRPr="00D82ED4">
        <w:rPr>
          <w:rFonts w:ascii="Calibri" w:hAnsi="Calibri" w:cs="Calibri"/>
        </w:rPr>
        <w:t>(StatPearls Publishing, 2019 May 25).</w:t>
      </w:r>
    </w:p>
    <w:p w14:paraId="6470AA5D" w14:textId="07585FD6" w:rsidR="003D5FFB" w:rsidRPr="00D82ED4" w:rsidRDefault="003D5FFB" w:rsidP="00D90447">
      <w:pPr>
        <w:pStyle w:val="EndNoteBibliography"/>
        <w:rPr>
          <w:rFonts w:ascii="Calibri" w:hAnsi="Calibri" w:cs="Calibri"/>
        </w:rPr>
      </w:pPr>
      <w:r w:rsidRPr="00D82ED4">
        <w:rPr>
          <w:rFonts w:ascii="Calibri" w:hAnsi="Calibri" w:cs="Calibri"/>
        </w:rPr>
        <w:t>4</w:t>
      </w:r>
      <w:r w:rsidRPr="00D82ED4">
        <w:rPr>
          <w:rFonts w:ascii="Calibri" w:hAnsi="Calibri" w:cs="Calibri"/>
        </w:rPr>
        <w:tab/>
        <w:t>Paramvir., T. L. S.</w:t>
      </w:r>
      <w:r w:rsidR="00327DD8" w:rsidRPr="00D82ED4">
        <w:rPr>
          <w:rFonts w:ascii="Calibri" w:hAnsi="Calibri" w:cs="Calibri"/>
        </w:rPr>
        <w:t xml:space="preserve"> </w:t>
      </w:r>
      <w:r w:rsidRPr="00D82ED4">
        <w:rPr>
          <w:rFonts w:ascii="Calibri" w:hAnsi="Calibri" w:cs="Calibri"/>
        </w:rPr>
        <w:t>(ed In: StatPearls)</w:t>
      </w:r>
      <w:r w:rsidR="00327DD8" w:rsidRPr="00D82ED4">
        <w:rPr>
          <w:rFonts w:ascii="Calibri" w:hAnsi="Calibri" w:cs="Calibri"/>
        </w:rPr>
        <w:t xml:space="preserve"> </w:t>
      </w:r>
      <w:r w:rsidRPr="00D82ED4">
        <w:rPr>
          <w:rFonts w:ascii="Calibri" w:hAnsi="Calibri" w:cs="Calibri"/>
        </w:rPr>
        <w:t>(StatPearls Publishing, 2019 ).</w:t>
      </w:r>
    </w:p>
    <w:p w14:paraId="51449BF5" w14:textId="7687D581" w:rsidR="003D5FFB" w:rsidRPr="00D82ED4" w:rsidRDefault="003D5FFB" w:rsidP="00D90447">
      <w:pPr>
        <w:pStyle w:val="EndNoteBibliography"/>
        <w:rPr>
          <w:rFonts w:ascii="Calibri" w:hAnsi="Calibri" w:cs="Calibri"/>
        </w:rPr>
      </w:pPr>
      <w:r w:rsidRPr="00D82ED4">
        <w:rPr>
          <w:rFonts w:ascii="Calibri" w:hAnsi="Calibri" w:cs="Calibri"/>
        </w:rPr>
        <w:t>5</w:t>
      </w:r>
      <w:r w:rsidRPr="00D82ED4">
        <w:rPr>
          <w:rFonts w:ascii="Calibri" w:hAnsi="Calibri" w:cs="Calibri"/>
        </w:rPr>
        <w:tab/>
        <w:t>Javed K, Reddy V</w:t>
      </w:r>
      <w:r w:rsidR="003E5A8E">
        <w:rPr>
          <w:rFonts w:ascii="Calibri" w:hAnsi="Calibri" w:cs="Calibri"/>
        </w:rPr>
        <w:t xml:space="preserve">, </w:t>
      </w:r>
      <w:r w:rsidRPr="00D82ED4">
        <w:rPr>
          <w:rFonts w:ascii="Calibri" w:hAnsi="Calibri" w:cs="Calibri"/>
        </w:rPr>
        <w:t xml:space="preserve">F., L. </w:t>
      </w:r>
      <w:r w:rsidRPr="00D82ED4">
        <w:rPr>
          <w:rFonts w:ascii="Calibri" w:hAnsi="Calibri" w:cs="Calibri"/>
          <w:i/>
        </w:rPr>
        <w:t>Neuroanatomy, Cerebral Cortex</w:t>
      </w:r>
      <w:r w:rsidRPr="00D82ED4">
        <w:rPr>
          <w:rFonts w:ascii="Calibri" w:hAnsi="Calibri" w:cs="Calibri"/>
        </w:rPr>
        <w:t>.</w:t>
      </w:r>
      <w:r w:rsidR="00327DD8" w:rsidRPr="00D82ED4">
        <w:rPr>
          <w:rFonts w:ascii="Calibri" w:hAnsi="Calibri" w:cs="Calibri"/>
        </w:rPr>
        <w:t xml:space="preserve"> </w:t>
      </w:r>
      <w:r w:rsidRPr="00D82ED4">
        <w:rPr>
          <w:rFonts w:ascii="Calibri" w:hAnsi="Calibri" w:cs="Calibri"/>
        </w:rPr>
        <w:t>(Treasure Island 2020 ).</w:t>
      </w:r>
    </w:p>
    <w:p w14:paraId="501FEE9A" w14:textId="52CF753F" w:rsidR="003D5FFB" w:rsidRPr="00D82ED4" w:rsidRDefault="003D5FFB" w:rsidP="00D90447">
      <w:pPr>
        <w:pStyle w:val="EndNoteBibliography"/>
        <w:rPr>
          <w:rFonts w:ascii="Calibri" w:hAnsi="Calibri" w:cs="Calibri"/>
        </w:rPr>
      </w:pPr>
      <w:r w:rsidRPr="00D82ED4">
        <w:rPr>
          <w:rFonts w:ascii="Calibri" w:hAnsi="Calibri" w:cs="Calibri"/>
        </w:rPr>
        <w:t>6</w:t>
      </w:r>
      <w:r w:rsidRPr="00D82ED4">
        <w:rPr>
          <w:rFonts w:ascii="Calibri" w:hAnsi="Calibri" w:cs="Calibri"/>
        </w:rPr>
        <w:tab/>
        <w:t xml:space="preserve">Rakic, P. Evolution of the neocortex: a perspective from developmental biology. </w:t>
      </w:r>
      <w:r w:rsidR="009A17C2">
        <w:rPr>
          <w:rFonts w:ascii="Calibri" w:hAnsi="Calibri" w:cs="Calibri"/>
          <w:i/>
        </w:rPr>
        <w:t>Nature Reviews Neuroscience</w:t>
      </w:r>
      <w:r w:rsidRPr="00D82ED4">
        <w:rPr>
          <w:rFonts w:ascii="Calibri" w:hAnsi="Calibri" w:cs="Calibri"/>
          <w:i/>
        </w:rPr>
        <w:t>.</w:t>
      </w:r>
      <w:r w:rsidRPr="00D82ED4">
        <w:rPr>
          <w:rFonts w:ascii="Calibri" w:hAnsi="Calibri" w:cs="Calibri"/>
        </w:rPr>
        <w:t xml:space="preserve"> </w:t>
      </w:r>
      <w:r w:rsidRPr="00D82ED4">
        <w:rPr>
          <w:rFonts w:ascii="Calibri" w:hAnsi="Calibri" w:cs="Calibri"/>
          <w:b/>
        </w:rPr>
        <w:t>10</w:t>
      </w:r>
      <w:r w:rsidRPr="00D82ED4">
        <w:rPr>
          <w:rFonts w:ascii="Calibri" w:hAnsi="Calibri" w:cs="Calibri"/>
        </w:rPr>
        <w:t xml:space="preserve"> (10), 724-735</w:t>
      </w:r>
      <w:r w:rsidR="00D82ED4">
        <w:rPr>
          <w:rFonts w:ascii="Calibri" w:hAnsi="Calibri" w:cs="Calibri"/>
        </w:rPr>
        <w:t xml:space="preserve"> (</w:t>
      </w:r>
      <w:r w:rsidRPr="00D82ED4">
        <w:rPr>
          <w:rFonts w:ascii="Calibri" w:hAnsi="Calibri" w:cs="Calibri"/>
        </w:rPr>
        <w:t>2009).</w:t>
      </w:r>
    </w:p>
    <w:p w14:paraId="741179A9" w14:textId="1607AB14" w:rsidR="003D5FFB" w:rsidRPr="00D82ED4" w:rsidRDefault="003D5FFB" w:rsidP="00D90447">
      <w:pPr>
        <w:pStyle w:val="EndNoteBibliography"/>
        <w:rPr>
          <w:rFonts w:ascii="Calibri" w:hAnsi="Calibri" w:cs="Calibri"/>
        </w:rPr>
      </w:pPr>
      <w:r w:rsidRPr="00D82ED4">
        <w:rPr>
          <w:rFonts w:ascii="Calibri" w:hAnsi="Calibri" w:cs="Calibri"/>
        </w:rPr>
        <w:t>7</w:t>
      </w:r>
      <w:r w:rsidRPr="00D82ED4">
        <w:rPr>
          <w:rFonts w:ascii="Calibri" w:hAnsi="Calibri" w:cs="Calibri"/>
        </w:rPr>
        <w:tab/>
        <w:t>Fernández, V., Llinares-Benadero, C.</w:t>
      </w:r>
      <w:r w:rsidR="003E5A8E">
        <w:rPr>
          <w:rFonts w:ascii="Calibri" w:hAnsi="Calibri" w:cs="Calibri"/>
        </w:rPr>
        <w:t xml:space="preserve">, </w:t>
      </w:r>
      <w:r w:rsidRPr="00D82ED4">
        <w:rPr>
          <w:rFonts w:ascii="Calibri" w:hAnsi="Calibri" w:cs="Calibri"/>
        </w:rPr>
        <w:t xml:space="preserve">Borrell, V. Cerebral cortex expansion and folding: what have we learned? </w:t>
      </w:r>
      <w:r w:rsidRPr="00D82ED4">
        <w:rPr>
          <w:rFonts w:ascii="Calibri" w:hAnsi="Calibri" w:cs="Calibri"/>
          <w:i/>
        </w:rPr>
        <w:t xml:space="preserve">The EMBO </w:t>
      </w:r>
      <w:r w:rsidR="009A17C2">
        <w:rPr>
          <w:rFonts w:ascii="Calibri" w:hAnsi="Calibri" w:cs="Calibri"/>
          <w:i/>
        </w:rPr>
        <w:t>J</w:t>
      </w:r>
      <w:r w:rsidRPr="00D82ED4">
        <w:rPr>
          <w:rFonts w:ascii="Calibri" w:hAnsi="Calibri" w:cs="Calibri"/>
          <w:i/>
        </w:rPr>
        <w:t>ournal.</w:t>
      </w:r>
      <w:r w:rsidRPr="00D82ED4">
        <w:rPr>
          <w:rFonts w:ascii="Calibri" w:hAnsi="Calibri" w:cs="Calibri"/>
        </w:rPr>
        <w:t xml:space="preserve"> </w:t>
      </w:r>
      <w:r w:rsidRPr="00D82ED4">
        <w:rPr>
          <w:rFonts w:ascii="Calibri" w:hAnsi="Calibri" w:cs="Calibri"/>
          <w:b/>
        </w:rPr>
        <w:t>35</w:t>
      </w:r>
      <w:r w:rsidRPr="00D82ED4">
        <w:rPr>
          <w:rFonts w:ascii="Calibri" w:hAnsi="Calibri" w:cs="Calibri"/>
        </w:rPr>
        <w:t xml:space="preserve"> (10), 1021-1044</w:t>
      </w:r>
      <w:r w:rsidR="00D82ED4">
        <w:rPr>
          <w:rFonts w:ascii="Calibri" w:hAnsi="Calibri" w:cs="Calibri"/>
        </w:rPr>
        <w:t xml:space="preserve"> (</w:t>
      </w:r>
      <w:r w:rsidRPr="00D82ED4">
        <w:rPr>
          <w:rFonts w:ascii="Calibri" w:hAnsi="Calibri" w:cs="Calibri"/>
        </w:rPr>
        <w:t>2016).</w:t>
      </w:r>
    </w:p>
    <w:p w14:paraId="5D7541ED" w14:textId="38C10C7D" w:rsidR="003D5FFB" w:rsidRPr="00D82ED4" w:rsidRDefault="003D5FFB" w:rsidP="00D90447">
      <w:pPr>
        <w:pStyle w:val="EndNoteBibliography"/>
        <w:rPr>
          <w:rFonts w:ascii="Calibri" w:hAnsi="Calibri" w:cs="Calibri"/>
        </w:rPr>
      </w:pPr>
      <w:r w:rsidRPr="00D82ED4">
        <w:rPr>
          <w:rFonts w:ascii="Calibri" w:hAnsi="Calibri" w:cs="Calibri"/>
        </w:rPr>
        <w:t>8</w:t>
      </w:r>
      <w:r w:rsidRPr="00D82ED4">
        <w:rPr>
          <w:rFonts w:ascii="Calibri" w:hAnsi="Calibri" w:cs="Calibri"/>
        </w:rPr>
        <w:tab/>
        <w:t xml:space="preserve">Pessoa, L. Understanding brain networks and brain organization. </w:t>
      </w:r>
      <w:r w:rsidRPr="00D82ED4">
        <w:rPr>
          <w:rFonts w:ascii="Calibri" w:hAnsi="Calibri" w:cs="Calibri"/>
          <w:i/>
        </w:rPr>
        <w:t xml:space="preserve">Physics of </w:t>
      </w:r>
      <w:r w:rsidR="009A17C2" w:rsidRPr="00D82ED4">
        <w:rPr>
          <w:rFonts w:ascii="Calibri" w:hAnsi="Calibri" w:cs="Calibri"/>
          <w:i/>
        </w:rPr>
        <w:t>Life Reviews</w:t>
      </w:r>
      <w:r w:rsidRPr="00D82ED4">
        <w:rPr>
          <w:rFonts w:ascii="Calibri" w:hAnsi="Calibri" w:cs="Calibri"/>
          <w:i/>
        </w:rPr>
        <w:t>.</w:t>
      </w:r>
      <w:r w:rsidRPr="00D82ED4">
        <w:rPr>
          <w:rFonts w:ascii="Calibri" w:hAnsi="Calibri" w:cs="Calibri"/>
        </w:rPr>
        <w:t xml:space="preserve"> </w:t>
      </w:r>
      <w:r w:rsidRPr="00D82ED4">
        <w:rPr>
          <w:rFonts w:ascii="Calibri" w:hAnsi="Calibri" w:cs="Calibri"/>
          <w:b/>
        </w:rPr>
        <w:t>11</w:t>
      </w:r>
      <w:r w:rsidRPr="00D82ED4">
        <w:rPr>
          <w:rFonts w:ascii="Calibri" w:hAnsi="Calibri" w:cs="Calibri"/>
        </w:rPr>
        <w:t xml:space="preserve"> (3), 400-435</w:t>
      </w:r>
      <w:r w:rsidR="00D82ED4">
        <w:rPr>
          <w:rFonts w:ascii="Calibri" w:hAnsi="Calibri" w:cs="Calibri"/>
        </w:rPr>
        <w:t xml:space="preserve"> (</w:t>
      </w:r>
      <w:r w:rsidRPr="00D82ED4">
        <w:rPr>
          <w:rFonts w:ascii="Calibri" w:hAnsi="Calibri" w:cs="Calibri"/>
        </w:rPr>
        <w:t>2014).</w:t>
      </w:r>
    </w:p>
    <w:p w14:paraId="766F12E9" w14:textId="48412096" w:rsidR="003D5FFB" w:rsidRPr="00D82ED4" w:rsidRDefault="003D5FFB" w:rsidP="00D90447">
      <w:pPr>
        <w:pStyle w:val="EndNoteBibliography"/>
        <w:rPr>
          <w:rFonts w:ascii="Calibri" w:hAnsi="Calibri" w:cs="Calibri"/>
        </w:rPr>
      </w:pPr>
      <w:r w:rsidRPr="00D82ED4">
        <w:rPr>
          <w:rFonts w:ascii="Calibri" w:hAnsi="Calibri" w:cs="Calibri"/>
        </w:rPr>
        <w:t>9</w:t>
      </w:r>
      <w:r w:rsidRPr="00D82ED4">
        <w:rPr>
          <w:rFonts w:ascii="Calibri" w:hAnsi="Calibri" w:cs="Calibri"/>
        </w:rPr>
        <w:tab/>
        <w:t>Mu, Q., Chen, Y.</w:t>
      </w:r>
      <w:r w:rsidR="003E5A8E">
        <w:rPr>
          <w:rFonts w:ascii="Calibri" w:hAnsi="Calibri" w:cs="Calibri"/>
        </w:rPr>
        <w:t xml:space="preserve">, </w:t>
      </w:r>
      <w:r w:rsidRPr="00D82ED4">
        <w:rPr>
          <w:rFonts w:ascii="Calibri" w:hAnsi="Calibri" w:cs="Calibri"/>
        </w:rPr>
        <w:t xml:space="preserve">Wang, J. Deciphering Brain Complexity Using Single-cell Sequencing. </w:t>
      </w:r>
      <w:r w:rsidRPr="00D82ED4">
        <w:rPr>
          <w:rFonts w:ascii="Calibri" w:hAnsi="Calibri" w:cs="Calibri"/>
          <w:i/>
        </w:rPr>
        <w:t xml:space="preserve">Genomics, </w:t>
      </w:r>
      <w:r w:rsidR="009A17C2" w:rsidRPr="00D82ED4">
        <w:rPr>
          <w:rFonts w:ascii="Calibri" w:hAnsi="Calibri" w:cs="Calibri"/>
          <w:i/>
        </w:rPr>
        <w:t>Proteomics &amp; Bioin</w:t>
      </w:r>
      <w:r w:rsidRPr="00D82ED4">
        <w:rPr>
          <w:rFonts w:ascii="Calibri" w:hAnsi="Calibri" w:cs="Calibri"/>
          <w:i/>
        </w:rPr>
        <w:t>formatics.</w:t>
      </w:r>
      <w:r w:rsidRPr="00D82ED4">
        <w:rPr>
          <w:rFonts w:ascii="Calibri" w:hAnsi="Calibri" w:cs="Calibri"/>
        </w:rPr>
        <w:t xml:space="preserve"> </w:t>
      </w:r>
      <w:r w:rsidRPr="00D82ED4">
        <w:rPr>
          <w:rFonts w:ascii="Calibri" w:hAnsi="Calibri" w:cs="Calibri"/>
          <w:b/>
        </w:rPr>
        <w:t>17</w:t>
      </w:r>
      <w:r w:rsidRPr="00D82ED4">
        <w:rPr>
          <w:rFonts w:ascii="Calibri" w:hAnsi="Calibri" w:cs="Calibri"/>
        </w:rPr>
        <w:t xml:space="preserve"> (4), 344-366</w:t>
      </w:r>
      <w:r w:rsidR="00D82ED4">
        <w:rPr>
          <w:rFonts w:ascii="Calibri" w:hAnsi="Calibri" w:cs="Calibri"/>
        </w:rPr>
        <w:t xml:space="preserve"> (</w:t>
      </w:r>
      <w:r w:rsidRPr="00D82ED4">
        <w:rPr>
          <w:rFonts w:ascii="Calibri" w:hAnsi="Calibri" w:cs="Calibri"/>
        </w:rPr>
        <w:t>2019).</w:t>
      </w:r>
    </w:p>
    <w:p w14:paraId="1E35717A" w14:textId="70AC634A" w:rsidR="003D5FFB" w:rsidRPr="00D82ED4" w:rsidRDefault="003D5FFB" w:rsidP="00D90447">
      <w:pPr>
        <w:pStyle w:val="EndNoteBibliography"/>
        <w:rPr>
          <w:rFonts w:ascii="Calibri" w:hAnsi="Calibri" w:cs="Calibri"/>
        </w:rPr>
      </w:pPr>
      <w:r w:rsidRPr="00D82ED4">
        <w:rPr>
          <w:rFonts w:ascii="Calibri" w:hAnsi="Calibri" w:cs="Calibri"/>
        </w:rPr>
        <w:t>10</w:t>
      </w:r>
      <w:r w:rsidRPr="00D82ED4">
        <w:rPr>
          <w:rFonts w:ascii="Calibri" w:hAnsi="Calibri" w:cs="Calibri"/>
        </w:rPr>
        <w:tab/>
        <w:t>Darmanis, S.</w:t>
      </w:r>
      <w:r w:rsidRPr="00D82ED4">
        <w:rPr>
          <w:rFonts w:ascii="Calibri" w:hAnsi="Calibri" w:cs="Calibri"/>
          <w:i/>
        </w:rPr>
        <w:t xml:space="preserve"> </w:t>
      </w:r>
      <w:r w:rsidR="00D82ED4" w:rsidRPr="00D82ED4">
        <w:rPr>
          <w:rFonts w:ascii="Calibri" w:hAnsi="Calibri" w:cs="Calibri"/>
        </w:rPr>
        <w:t>et al.</w:t>
      </w:r>
      <w:r w:rsidRPr="00D82ED4">
        <w:rPr>
          <w:rFonts w:ascii="Calibri" w:hAnsi="Calibri" w:cs="Calibri"/>
        </w:rPr>
        <w:t xml:space="preserve"> A survey of human brain transcriptome diversity at the single cell level.</w:t>
      </w:r>
      <w:r w:rsidR="00327DD8" w:rsidRPr="00D82ED4">
        <w:rPr>
          <w:rFonts w:ascii="Calibri" w:hAnsi="Calibri" w:cs="Calibri"/>
        </w:rPr>
        <w:t xml:space="preserve"> </w:t>
      </w:r>
      <w:r w:rsidR="009A17C2" w:rsidRPr="009A17C2">
        <w:rPr>
          <w:rFonts w:ascii="Calibri" w:hAnsi="Calibri" w:cs="Calibri"/>
          <w:i/>
          <w:iCs/>
        </w:rPr>
        <w:t>Proceedings of the National Academy of Sciences of the United States of America</w:t>
      </w:r>
      <w:r w:rsidR="009A17C2">
        <w:rPr>
          <w:rFonts w:ascii="Calibri" w:hAnsi="Calibri" w:cs="Calibri"/>
        </w:rPr>
        <w:t xml:space="preserve">. </w:t>
      </w:r>
      <w:r w:rsidRPr="00D82ED4">
        <w:rPr>
          <w:rFonts w:ascii="Calibri" w:hAnsi="Calibri" w:cs="Calibri"/>
          <w:b/>
        </w:rPr>
        <w:t>112</w:t>
      </w:r>
      <w:r w:rsidRPr="00D82ED4">
        <w:rPr>
          <w:rFonts w:ascii="Calibri" w:hAnsi="Calibri" w:cs="Calibri"/>
        </w:rPr>
        <w:t xml:space="preserve"> (23), 7285-7290</w:t>
      </w:r>
      <w:r w:rsidR="00D82ED4">
        <w:rPr>
          <w:rFonts w:ascii="Calibri" w:hAnsi="Calibri" w:cs="Calibri"/>
        </w:rPr>
        <w:t xml:space="preserve"> (</w:t>
      </w:r>
      <w:r w:rsidRPr="00D82ED4">
        <w:rPr>
          <w:rFonts w:ascii="Calibri" w:hAnsi="Calibri" w:cs="Calibri"/>
        </w:rPr>
        <w:t>2015).</w:t>
      </w:r>
    </w:p>
    <w:p w14:paraId="034F207A" w14:textId="50451321" w:rsidR="003D5FFB" w:rsidRPr="00D82ED4" w:rsidRDefault="003D5FFB" w:rsidP="00D90447">
      <w:pPr>
        <w:pStyle w:val="EndNoteBibliography"/>
        <w:rPr>
          <w:rFonts w:ascii="Calibri" w:hAnsi="Calibri" w:cs="Calibri"/>
        </w:rPr>
      </w:pPr>
      <w:r w:rsidRPr="00D82ED4">
        <w:rPr>
          <w:rFonts w:ascii="Calibri" w:hAnsi="Calibri" w:cs="Calibri"/>
        </w:rPr>
        <w:t>11</w:t>
      </w:r>
      <w:r w:rsidRPr="00D82ED4">
        <w:rPr>
          <w:rFonts w:ascii="Calibri" w:hAnsi="Calibri" w:cs="Calibri"/>
        </w:rPr>
        <w:tab/>
        <w:t>Hodge, R. D.</w:t>
      </w:r>
      <w:r w:rsidRPr="00D82ED4">
        <w:rPr>
          <w:rFonts w:ascii="Calibri" w:hAnsi="Calibri" w:cs="Calibri"/>
          <w:i/>
        </w:rPr>
        <w:t xml:space="preserve"> </w:t>
      </w:r>
      <w:r w:rsidR="00D82ED4" w:rsidRPr="00D82ED4">
        <w:rPr>
          <w:rFonts w:ascii="Calibri" w:hAnsi="Calibri" w:cs="Calibri"/>
        </w:rPr>
        <w:t>et al.</w:t>
      </w:r>
      <w:r w:rsidRPr="00D82ED4">
        <w:rPr>
          <w:rFonts w:ascii="Calibri" w:hAnsi="Calibri" w:cs="Calibri"/>
        </w:rPr>
        <w:t xml:space="preserve"> Conserved cell types with divergent features in human versus mouse cortex. </w:t>
      </w:r>
      <w:r w:rsidRPr="00D82ED4">
        <w:rPr>
          <w:rFonts w:ascii="Calibri" w:hAnsi="Calibri" w:cs="Calibri"/>
          <w:i/>
        </w:rPr>
        <w:t>Nature.</w:t>
      </w:r>
      <w:r w:rsidRPr="00D82ED4">
        <w:rPr>
          <w:rFonts w:ascii="Calibri" w:hAnsi="Calibri" w:cs="Calibri"/>
        </w:rPr>
        <w:t xml:space="preserve"> </w:t>
      </w:r>
      <w:r w:rsidRPr="00D82ED4">
        <w:rPr>
          <w:rFonts w:ascii="Calibri" w:hAnsi="Calibri" w:cs="Calibri"/>
          <w:b/>
        </w:rPr>
        <w:t>573</w:t>
      </w:r>
      <w:r w:rsidRPr="00D82ED4">
        <w:rPr>
          <w:rFonts w:ascii="Calibri" w:hAnsi="Calibri" w:cs="Calibri"/>
        </w:rPr>
        <w:t xml:space="preserve"> (7772), 61-68</w:t>
      </w:r>
      <w:r w:rsidR="00D82ED4">
        <w:rPr>
          <w:rFonts w:ascii="Calibri" w:hAnsi="Calibri" w:cs="Calibri"/>
        </w:rPr>
        <w:t xml:space="preserve"> (</w:t>
      </w:r>
      <w:r w:rsidRPr="00D82ED4">
        <w:rPr>
          <w:rFonts w:ascii="Calibri" w:hAnsi="Calibri" w:cs="Calibri"/>
        </w:rPr>
        <w:t>2019).</w:t>
      </w:r>
    </w:p>
    <w:p w14:paraId="0D9DA2EB" w14:textId="319AFA31" w:rsidR="003D5FFB" w:rsidRPr="00D82ED4" w:rsidRDefault="003D5FFB" w:rsidP="00D90447">
      <w:pPr>
        <w:pStyle w:val="EndNoteBibliography"/>
        <w:rPr>
          <w:rFonts w:ascii="Calibri" w:hAnsi="Calibri" w:cs="Calibri"/>
        </w:rPr>
      </w:pPr>
      <w:r w:rsidRPr="00D82ED4">
        <w:rPr>
          <w:rFonts w:ascii="Calibri" w:hAnsi="Calibri" w:cs="Calibri"/>
        </w:rPr>
        <w:t>12</w:t>
      </w:r>
      <w:r w:rsidRPr="00D82ED4">
        <w:rPr>
          <w:rFonts w:ascii="Calibri" w:hAnsi="Calibri" w:cs="Calibri"/>
        </w:rPr>
        <w:tab/>
        <w:t>Winrow, C. J.</w:t>
      </w:r>
      <w:r w:rsidRPr="00D82ED4">
        <w:rPr>
          <w:rFonts w:ascii="Calibri" w:hAnsi="Calibri" w:cs="Calibri"/>
          <w:i/>
        </w:rPr>
        <w:t xml:space="preserve"> </w:t>
      </w:r>
      <w:r w:rsidR="00D82ED4" w:rsidRPr="00D82ED4">
        <w:rPr>
          <w:rFonts w:ascii="Calibri" w:hAnsi="Calibri" w:cs="Calibri"/>
        </w:rPr>
        <w:t>et al.</w:t>
      </w:r>
      <w:r w:rsidRPr="00D82ED4">
        <w:rPr>
          <w:rFonts w:ascii="Calibri" w:hAnsi="Calibri" w:cs="Calibri"/>
        </w:rPr>
        <w:t xml:space="preserve"> Refined anatomical isolation of functional sleep circuits exhibits distinctive regional and circadian gene transcriptional profiles. </w:t>
      </w:r>
      <w:r w:rsidRPr="00D82ED4">
        <w:rPr>
          <w:rFonts w:ascii="Calibri" w:hAnsi="Calibri" w:cs="Calibri"/>
          <w:i/>
        </w:rPr>
        <w:t>Brain Res</w:t>
      </w:r>
      <w:r w:rsidR="009A17C2">
        <w:rPr>
          <w:rFonts w:ascii="Calibri" w:hAnsi="Calibri" w:cs="Calibri"/>
          <w:i/>
        </w:rPr>
        <w:t>earch</w:t>
      </w:r>
      <w:r w:rsidRPr="00D82ED4">
        <w:rPr>
          <w:rFonts w:ascii="Calibri" w:hAnsi="Calibri" w:cs="Calibri"/>
          <w:i/>
        </w:rPr>
        <w:t>.</w:t>
      </w:r>
      <w:r w:rsidRPr="00D82ED4">
        <w:rPr>
          <w:rFonts w:ascii="Calibri" w:hAnsi="Calibri" w:cs="Calibri"/>
        </w:rPr>
        <w:t xml:space="preserve"> </w:t>
      </w:r>
      <w:r w:rsidRPr="00D82ED4">
        <w:rPr>
          <w:rFonts w:ascii="Calibri" w:hAnsi="Calibri" w:cs="Calibri"/>
          <w:b/>
        </w:rPr>
        <w:t>1271</w:t>
      </w:r>
      <w:r w:rsidR="009A17C2" w:rsidRPr="009A17C2">
        <w:rPr>
          <w:rFonts w:ascii="Calibri" w:hAnsi="Calibri" w:cs="Calibri"/>
          <w:bCs/>
        </w:rPr>
        <w:t>,</w:t>
      </w:r>
      <w:r w:rsidRPr="00D82ED4">
        <w:rPr>
          <w:rFonts w:ascii="Calibri" w:hAnsi="Calibri" w:cs="Calibri"/>
        </w:rPr>
        <w:t xml:space="preserve"> 1-17</w:t>
      </w:r>
      <w:r w:rsidR="00D82ED4">
        <w:rPr>
          <w:rFonts w:ascii="Calibri" w:hAnsi="Calibri" w:cs="Calibri"/>
        </w:rPr>
        <w:t xml:space="preserve"> (</w:t>
      </w:r>
      <w:r w:rsidRPr="00D82ED4">
        <w:rPr>
          <w:rFonts w:ascii="Calibri" w:hAnsi="Calibri" w:cs="Calibri"/>
        </w:rPr>
        <w:t>2009).</w:t>
      </w:r>
    </w:p>
    <w:p w14:paraId="737FC67F" w14:textId="6EB0750D" w:rsidR="003D5FFB" w:rsidRPr="00D82ED4" w:rsidRDefault="003D5FFB" w:rsidP="00D90447">
      <w:pPr>
        <w:pStyle w:val="EndNoteBibliography"/>
        <w:rPr>
          <w:rFonts w:ascii="Calibri" w:hAnsi="Calibri" w:cs="Calibri"/>
        </w:rPr>
      </w:pPr>
      <w:r w:rsidRPr="00D82ED4">
        <w:rPr>
          <w:rFonts w:ascii="Calibri" w:hAnsi="Calibri" w:cs="Calibri"/>
        </w:rPr>
        <w:t>13</w:t>
      </w:r>
      <w:r w:rsidRPr="00D82ED4">
        <w:rPr>
          <w:rFonts w:ascii="Calibri" w:hAnsi="Calibri" w:cs="Calibri"/>
        </w:rPr>
        <w:tab/>
        <w:t>Atkins, N., Miller, C. M., Owens, J. R.</w:t>
      </w:r>
      <w:r w:rsidR="003E5A8E">
        <w:rPr>
          <w:rFonts w:ascii="Calibri" w:hAnsi="Calibri" w:cs="Calibri"/>
        </w:rPr>
        <w:t xml:space="preserve">, </w:t>
      </w:r>
      <w:r w:rsidRPr="00D82ED4">
        <w:rPr>
          <w:rFonts w:ascii="Calibri" w:hAnsi="Calibri" w:cs="Calibri"/>
        </w:rPr>
        <w:t xml:space="preserve">Turek, F. W. Non-Laser Capture Microscopy Approach for the Microdissection of Discrete Mouse Brain Regions for Total RNA Isolation and Downstream Next-Generation Sequencing and Gene Expression Profiling. </w:t>
      </w:r>
      <w:r w:rsidR="009A17C2">
        <w:rPr>
          <w:rFonts w:ascii="Calibri" w:hAnsi="Calibri" w:cs="Calibri"/>
          <w:i/>
        </w:rPr>
        <w:t>Journal of Visualized Experiments</w:t>
      </w:r>
      <w:r w:rsidRPr="00D82ED4">
        <w:rPr>
          <w:rFonts w:ascii="Calibri" w:hAnsi="Calibri" w:cs="Calibri"/>
          <w:i/>
        </w:rPr>
        <w:t>.</w:t>
      </w:r>
      <w:r w:rsidRPr="00D82ED4">
        <w:rPr>
          <w:rFonts w:ascii="Calibri" w:hAnsi="Calibri" w:cs="Calibri"/>
        </w:rPr>
        <w:t xml:space="preserve"> doi:10.3791/3125 (57), e3125</w:t>
      </w:r>
      <w:r w:rsidR="00D82ED4">
        <w:rPr>
          <w:rFonts w:ascii="Calibri" w:hAnsi="Calibri" w:cs="Calibri"/>
        </w:rPr>
        <w:t xml:space="preserve"> (</w:t>
      </w:r>
      <w:r w:rsidRPr="00D82ED4">
        <w:rPr>
          <w:rFonts w:ascii="Calibri" w:hAnsi="Calibri" w:cs="Calibri"/>
        </w:rPr>
        <w:t>2011).</w:t>
      </w:r>
    </w:p>
    <w:p w14:paraId="07EEDEAA" w14:textId="089491E1" w:rsidR="003D5FFB" w:rsidRPr="00D82ED4" w:rsidRDefault="003D5FFB" w:rsidP="00D90447">
      <w:pPr>
        <w:pStyle w:val="EndNoteBibliography"/>
        <w:rPr>
          <w:rFonts w:ascii="Calibri" w:hAnsi="Calibri" w:cs="Calibri"/>
        </w:rPr>
      </w:pPr>
      <w:r w:rsidRPr="00D82ED4">
        <w:rPr>
          <w:rFonts w:ascii="Calibri" w:hAnsi="Calibri" w:cs="Calibri"/>
        </w:rPr>
        <w:t>14</w:t>
      </w:r>
      <w:r w:rsidRPr="00D82ED4">
        <w:rPr>
          <w:rFonts w:ascii="Calibri" w:hAnsi="Calibri" w:cs="Calibri"/>
        </w:rPr>
        <w:tab/>
        <w:t>Wager-Miller, J., Murphy Green, M., Shafique, H.</w:t>
      </w:r>
      <w:r w:rsidR="003E5A8E">
        <w:rPr>
          <w:rFonts w:ascii="Calibri" w:hAnsi="Calibri" w:cs="Calibri"/>
        </w:rPr>
        <w:t xml:space="preserve">, </w:t>
      </w:r>
      <w:r w:rsidRPr="00D82ED4">
        <w:rPr>
          <w:rFonts w:ascii="Calibri" w:hAnsi="Calibri" w:cs="Calibri"/>
        </w:rPr>
        <w:t xml:space="preserve">Mackie, K. Collection of Frozen Rodent Brain Regions for Downstream Analyses. </w:t>
      </w:r>
      <w:r w:rsidR="009A17C2">
        <w:rPr>
          <w:rFonts w:ascii="Calibri" w:hAnsi="Calibri" w:cs="Calibri"/>
          <w:i/>
        </w:rPr>
        <w:t>Journal of Visualized Experiments</w:t>
      </w:r>
      <w:r w:rsidRPr="00D82ED4">
        <w:rPr>
          <w:rFonts w:ascii="Calibri" w:hAnsi="Calibri" w:cs="Calibri"/>
          <w:i/>
        </w:rPr>
        <w:t>.</w:t>
      </w:r>
      <w:r w:rsidRPr="00D82ED4">
        <w:rPr>
          <w:rFonts w:ascii="Calibri" w:hAnsi="Calibri" w:cs="Calibri"/>
        </w:rPr>
        <w:t xml:space="preserve"> doi:10.3791/60474 (158), e60474</w:t>
      </w:r>
      <w:r w:rsidR="00D82ED4">
        <w:rPr>
          <w:rFonts w:ascii="Calibri" w:hAnsi="Calibri" w:cs="Calibri"/>
        </w:rPr>
        <w:t xml:space="preserve"> (</w:t>
      </w:r>
      <w:r w:rsidRPr="00D82ED4">
        <w:rPr>
          <w:rFonts w:ascii="Calibri" w:hAnsi="Calibri" w:cs="Calibri"/>
        </w:rPr>
        <w:t>2020).</w:t>
      </w:r>
    </w:p>
    <w:p w14:paraId="71E0E237" w14:textId="0F429715" w:rsidR="003D5FFB" w:rsidRPr="00D82ED4" w:rsidRDefault="003D5FFB" w:rsidP="00D90447">
      <w:pPr>
        <w:pStyle w:val="EndNoteBibliography"/>
        <w:rPr>
          <w:rFonts w:ascii="Calibri" w:hAnsi="Calibri" w:cs="Calibri"/>
        </w:rPr>
      </w:pPr>
      <w:r w:rsidRPr="00D82ED4">
        <w:rPr>
          <w:rFonts w:ascii="Calibri" w:hAnsi="Calibri" w:cs="Calibri"/>
        </w:rPr>
        <w:t>15</w:t>
      </w:r>
      <w:r w:rsidRPr="00D82ED4">
        <w:rPr>
          <w:rFonts w:ascii="Calibri" w:hAnsi="Calibri" w:cs="Calibri"/>
        </w:rPr>
        <w:tab/>
        <w:t>Muhie, S.</w:t>
      </w:r>
      <w:r w:rsidRPr="00D82ED4">
        <w:rPr>
          <w:rFonts w:ascii="Calibri" w:hAnsi="Calibri" w:cs="Calibri"/>
          <w:i/>
        </w:rPr>
        <w:t xml:space="preserve"> </w:t>
      </w:r>
      <w:r w:rsidR="00D82ED4" w:rsidRPr="00D82ED4">
        <w:rPr>
          <w:rFonts w:ascii="Calibri" w:hAnsi="Calibri" w:cs="Calibri"/>
        </w:rPr>
        <w:t>et al.</w:t>
      </w:r>
      <w:r w:rsidRPr="00D82ED4">
        <w:rPr>
          <w:rFonts w:ascii="Calibri" w:hAnsi="Calibri" w:cs="Calibri"/>
        </w:rPr>
        <w:t xml:space="preserve"> Brain transcriptome profiles in mouse model simulating features of post-traumatic stress disorder. </w:t>
      </w:r>
      <w:r w:rsidR="009A17C2">
        <w:rPr>
          <w:rFonts w:ascii="Calibri" w:hAnsi="Calibri" w:cs="Calibri"/>
          <w:i/>
        </w:rPr>
        <w:t>Molecular Brain</w:t>
      </w:r>
      <w:r w:rsidRPr="00D82ED4">
        <w:rPr>
          <w:rFonts w:ascii="Calibri" w:hAnsi="Calibri" w:cs="Calibri"/>
          <w:i/>
        </w:rPr>
        <w:t>.</w:t>
      </w:r>
      <w:r w:rsidRPr="00D82ED4">
        <w:rPr>
          <w:rFonts w:ascii="Calibri" w:hAnsi="Calibri" w:cs="Calibri"/>
        </w:rPr>
        <w:t xml:space="preserve"> </w:t>
      </w:r>
      <w:r w:rsidRPr="00D82ED4">
        <w:rPr>
          <w:rFonts w:ascii="Calibri" w:hAnsi="Calibri" w:cs="Calibri"/>
          <w:b/>
        </w:rPr>
        <w:t>8</w:t>
      </w:r>
      <w:r w:rsidRPr="00D82ED4">
        <w:rPr>
          <w:rFonts w:ascii="Calibri" w:hAnsi="Calibri" w:cs="Calibri"/>
        </w:rPr>
        <w:t xml:space="preserve"> 14</w:t>
      </w:r>
      <w:r w:rsidR="00D82ED4">
        <w:rPr>
          <w:rFonts w:ascii="Calibri" w:hAnsi="Calibri" w:cs="Calibri"/>
        </w:rPr>
        <w:t xml:space="preserve"> (</w:t>
      </w:r>
      <w:r w:rsidRPr="00D82ED4">
        <w:rPr>
          <w:rFonts w:ascii="Calibri" w:hAnsi="Calibri" w:cs="Calibri"/>
        </w:rPr>
        <w:t>2015).</w:t>
      </w:r>
    </w:p>
    <w:p w14:paraId="5B535C9A" w14:textId="5A3DCAF0" w:rsidR="003D5FFB" w:rsidRPr="00D82ED4" w:rsidRDefault="003D5FFB" w:rsidP="00D90447">
      <w:pPr>
        <w:pStyle w:val="EndNoteBibliography"/>
        <w:rPr>
          <w:rFonts w:ascii="Calibri" w:hAnsi="Calibri" w:cs="Calibri"/>
        </w:rPr>
      </w:pPr>
      <w:r w:rsidRPr="00D82ED4">
        <w:rPr>
          <w:rFonts w:ascii="Calibri" w:hAnsi="Calibri" w:cs="Calibri"/>
        </w:rPr>
        <w:t>16</w:t>
      </w:r>
      <w:r w:rsidRPr="00D82ED4">
        <w:rPr>
          <w:rFonts w:ascii="Calibri" w:hAnsi="Calibri" w:cs="Calibri"/>
        </w:rPr>
        <w:tab/>
        <w:t>Hammamieh, R.</w:t>
      </w:r>
      <w:r w:rsidRPr="00D82ED4">
        <w:rPr>
          <w:rFonts w:ascii="Calibri" w:hAnsi="Calibri" w:cs="Calibri"/>
          <w:i/>
        </w:rPr>
        <w:t xml:space="preserve"> </w:t>
      </w:r>
      <w:r w:rsidR="00D82ED4" w:rsidRPr="00D82ED4">
        <w:rPr>
          <w:rFonts w:ascii="Calibri" w:hAnsi="Calibri" w:cs="Calibri"/>
        </w:rPr>
        <w:t>et al.</w:t>
      </w:r>
      <w:r w:rsidRPr="00D82ED4">
        <w:rPr>
          <w:rFonts w:ascii="Calibri" w:hAnsi="Calibri" w:cs="Calibri"/>
        </w:rPr>
        <w:t xml:space="preserve"> Murine model of repeated exposures to conspecific trained aggressors simulates features of post-traumatic stress disorder. </w:t>
      </w:r>
      <w:r w:rsidR="009A17C2">
        <w:rPr>
          <w:rFonts w:ascii="Calibri" w:hAnsi="Calibri" w:cs="Calibri"/>
          <w:i/>
        </w:rPr>
        <w:t>Behavioural Brain Research</w:t>
      </w:r>
      <w:r w:rsidRPr="00D82ED4">
        <w:rPr>
          <w:rFonts w:ascii="Calibri" w:hAnsi="Calibri" w:cs="Calibri"/>
          <w:i/>
        </w:rPr>
        <w:t>.</w:t>
      </w:r>
      <w:r w:rsidRPr="00D82ED4">
        <w:rPr>
          <w:rFonts w:ascii="Calibri" w:hAnsi="Calibri" w:cs="Calibri"/>
        </w:rPr>
        <w:t xml:space="preserve"> </w:t>
      </w:r>
      <w:r w:rsidRPr="00D82ED4">
        <w:rPr>
          <w:rFonts w:ascii="Calibri" w:hAnsi="Calibri" w:cs="Calibri"/>
          <w:b/>
        </w:rPr>
        <w:t>235</w:t>
      </w:r>
      <w:r w:rsidRPr="00D82ED4">
        <w:rPr>
          <w:rFonts w:ascii="Calibri" w:hAnsi="Calibri" w:cs="Calibri"/>
        </w:rPr>
        <w:t xml:space="preserve"> (1), 55-66</w:t>
      </w:r>
      <w:r w:rsidR="00D82ED4">
        <w:rPr>
          <w:rFonts w:ascii="Calibri" w:hAnsi="Calibri" w:cs="Calibri"/>
        </w:rPr>
        <w:t xml:space="preserve"> (</w:t>
      </w:r>
      <w:r w:rsidRPr="00D82ED4">
        <w:rPr>
          <w:rFonts w:ascii="Calibri" w:hAnsi="Calibri" w:cs="Calibri"/>
        </w:rPr>
        <w:t>2012).</w:t>
      </w:r>
    </w:p>
    <w:p w14:paraId="28146D44" w14:textId="2BD6EC7B" w:rsidR="003D5FFB" w:rsidRPr="00D82ED4" w:rsidRDefault="003D5FFB" w:rsidP="00D90447">
      <w:pPr>
        <w:pStyle w:val="EndNoteBibliography"/>
        <w:rPr>
          <w:rFonts w:ascii="Calibri" w:hAnsi="Calibri" w:cs="Calibri"/>
        </w:rPr>
      </w:pPr>
      <w:r w:rsidRPr="00D82ED4">
        <w:rPr>
          <w:rFonts w:ascii="Calibri" w:hAnsi="Calibri" w:cs="Calibri"/>
        </w:rPr>
        <w:t>17</w:t>
      </w:r>
      <w:r w:rsidRPr="00D82ED4">
        <w:rPr>
          <w:rFonts w:ascii="Calibri" w:hAnsi="Calibri" w:cs="Calibri"/>
        </w:rPr>
        <w:tab/>
        <w:t>Paxinos, G.</w:t>
      </w:r>
      <w:r w:rsidR="003E5A8E">
        <w:rPr>
          <w:rFonts w:ascii="Calibri" w:hAnsi="Calibri" w:cs="Calibri"/>
        </w:rPr>
        <w:t xml:space="preserve">, </w:t>
      </w:r>
      <w:r w:rsidRPr="00D82ED4">
        <w:rPr>
          <w:rFonts w:ascii="Calibri" w:hAnsi="Calibri" w:cs="Calibri"/>
        </w:rPr>
        <w:t xml:space="preserve">Franklin, K. B. J. </w:t>
      </w:r>
      <w:r w:rsidRPr="00D82ED4">
        <w:rPr>
          <w:rFonts w:ascii="Calibri" w:hAnsi="Calibri" w:cs="Calibri"/>
          <w:i/>
        </w:rPr>
        <w:t>The mouse brain in stereotaxic coordinates</w:t>
      </w:r>
      <w:r w:rsidRPr="00D82ED4">
        <w:rPr>
          <w:rFonts w:ascii="Calibri" w:hAnsi="Calibri" w:cs="Calibri"/>
        </w:rPr>
        <w:t>. Compact 3rd ed edn</w:t>
      </w:r>
      <w:r w:rsidR="00D82ED4">
        <w:rPr>
          <w:rFonts w:ascii="Calibri" w:hAnsi="Calibri" w:cs="Calibri"/>
        </w:rPr>
        <w:t xml:space="preserve"> (</w:t>
      </w:r>
      <w:r w:rsidRPr="00D82ED4">
        <w:rPr>
          <w:rFonts w:ascii="Calibri" w:hAnsi="Calibri" w:cs="Calibri"/>
        </w:rPr>
        <w:t>Elsevier Academic Press, 2008).</w:t>
      </w:r>
    </w:p>
    <w:p w14:paraId="32B0A411" w14:textId="60D516F4" w:rsidR="003D5FFB" w:rsidRPr="00D82ED4" w:rsidRDefault="003D5FFB" w:rsidP="00D90447">
      <w:pPr>
        <w:pStyle w:val="EndNoteBibliography"/>
        <w:rPr>
          <w:rFonts w:ascii="Calibri" w:hAnsi="Calibri" w:cs="Calibri"/>
        </w:rPr>
      </w:pPr>
      <w:r w:rsidRPr="00D82ED4">
        <w:rPr>
          <w:rFonts w:ascii="Calibri" w:hAnsi="Calibri" w:cs="Calibri"/>
        </w:rPr>
        <w:t>18</w:t>
      </w:r>
      <w:r w:rsidRPr="00D82ED4">
        <w:rPr>
          <w:rFonts w:ascii="Calibri" w:hAnsi="Calibri" w:cs="Calibri"/>
        </w:rPr>
        <w:tab/>
        <w:t>Franklin, K.</w:t>
      </w:r>
      <w:r w:rsidR="003E5A8E">
        <w:rPr>
          <w:rFonts w:ascii="Calibri" w:hAnsi="Calibri" w:cs="Calibri"/>
        </w:rPr>
        <w:t xml:space="preserve">, </w:t>
      </w:r>
      <w:r w:rsidRPr="00D82ED4">
        <w:rPr>
          <w:rFonts w:ascii="Calibri" w:hAnsi="Calibri" w:cs="Calibri"/>
        </w:rPr>
        <w:t xml:space="preserve">Paxinos, G. in </w:t>
      </w:r>
      <w:r w:rsidRPr="00D82ED4">
        <w:rPr>
          <w:rFonts w:ascii="Calibri" w:hAnsi="Calibri" w:cs="Calibri"/>
          <w:i/>
        </w:rPr>
        <w:t>The Coronal Plates and Diagrams</w:t>
      </w:r>
      <w:r w:rsidR="00327DD8" w:rsidRPr="00D82ED4">
        <w:rPr>
          <w:rFonts w:ascii="Calibri" w:hAnsi="Calibri" w:cs="Calibri"/>
        </w:rPr>
        <w:t xml:space="preserve"> </w:t>
      </w:r>
      <w:r w:rsidRPr="00D82ED4">
        <w:rPr>
          <w:rFonts w:ascii="Calibri" w:hAnsi="Calibri" w:cs="Calibri"/>
        </w:rPr>
        <w:t>(Academic Press, 2019).</w:t>
      </w:r>
    </w:p>
    <w:p w14:paraId="3D92FC43" w14:textId="087427AD" w:rsidR="003D5FFB" w:rsidRPr="00D82ED4" w:rsidRDefault="003D5FFB" w:rsidP="00D90447">
      <w:pPr>
        <w:pStyle w:val="EndNoteBibliography"/>
        <w:rPr>
          <w:rFonts w:ascii="Calibri" w:hAnsi="Calibri" w:cs="Calibri"/>
        </w:rPr>
      </w:pPr>
      <w:r w:rsidRPr="00D82ED4">
        <w:rPr>
          <w:rFonts w:ascii="Calibri" w:hAnsi="Calibri" w:cs="Calibri"/>
        </w:rPr>
        <w:t>19</w:t>
      </w:r>
      <w:r w:rsidRPr="00D82ED4">
        <w:rPr>
          <w:rFonts w:ascii="Calibri" w:hAnsi="Calibri" w:cs="Calibri"/>
        </w:rPr>
        <w:tab/>
        <w:t>Slotnick, B. M.</w:t>
      </w:r>
      <w:r w:rsidR="003E5A8E">
        <w:rPr>
          <w:rFonts w:ascii="Calibri" w:hAnsi="Calibri" w:cs="Calibri"/>
        </w:rPr>
        <w:t xml:space="preserve">, </w:t>
      </w:r>
      <w:r w:rsidRPr="00D82ED4">
        <w:rPr>
          <w:rFonts w:ascii="Calibri" w:hAnsi="Calibri" w:cs="Calibri"/>
        </w:rPr>
        <w:t xml:space="preserve">Leonard, C. M. Stereotaxic atlas of the albino mouse forebrain. Rockville, MD, Alcohol, Drug Abuse and Mental Health Administration, 1975. </w:t>
      </w:r>
      <w:r w:rsidRPr="00D82ED4">
        <w:rPr>
          <w:rFonts w:ascii="Calibri" w:hAnsi="Calibri" w:cs="Calibri"/>
          <w:i/>
        </w:rPr>
        <w:t>Annals of Neurology.</w:t>
      </w:r>
      <w:r w:rsidRPr="00D82ED4">
        <w:rPr>
          <w:rFonts w:ascii="Calibri" w:hAnsi="Calibri" w:cs="Calibri"/>
        </w:rPr>
        <w:t xml:space="preserve"> </w:t>
      </w:r>
      <w:r w:rsidRPr="00D82ED4">
        <w:rPr>
          <w:rFonts w:ascii="Calibri" w:hAnsi="Calibri" w:cs="Calibri"/>
          <w:b/>
        </w:rPr>
        <w:t>10</w:t>
      </w:r>
      <w:r w:rsidRPr="00D82ED4">
        <w:rPr>
          <w:rFonts w:ascii="Calibri" w:hAnsi="Calibri" w:cs="Calibri"/>
        </w:rPr>
        <w:t xml:space="preserve"> (4), 403-403</w:t>
      </w:r>
      <w:r w:rsidR="00D82ED4">
        <w:rPr>
          <w:rFonts w:ascii="Calibri" w:hAnsi="Calibri" w:cs="Calibri"/>
        </w:rPr>
        <w:t xml:space="preserve"> (</w:t>
      </w:r>
      <w:r w:rsidRPr="00D82ED4">
        <w:rPr>
          <w:rFonts w:ascii="Calibri" w:hAnsi="Calibri" w:cs="Calibri"/>
        </w:rPr>
        <w:t>1981).</w:t>
      </w:r>
    </w:p>
    <w:p w14:paraId="4AE4793F" w14:textId="2083F7AC" w:rsidR="003D5FFB" w:rsidRPr="00D82ED4" w:rsidRDefault="003D5FFB" w:rsidP="00D90447">
      <w:pPr>
        <w:pStyle w:val="EndNoteBibliography"/>
        <w:rPr>
          <w:rFonts w:ascii="Calibri" w:hAnsi="Calibri" w:cs="Calibri"/>
        </w:rPr>
      </w:pPr>
      <w:r w:rsidRPr="00D82ED4">
        <w:rPr>
          <w:rFonts w:ascii="Calibri" w:hAnsi="Calibri" w:cs="Calibri"/>
        </w:rPr>
        <w:lastRenderedPageBreak/>
        <w:t>20</w:t>
      </w:r>
      <w:r w:rsidRPr="00D82ED4">
        <w:rPr>
          <w:rFonts w:ascii="Calibri" w:hAnsi="Calibri" w:cs="Calibri"/>
        </w:rPr>
        <w:tab/>
        <w:t>Cajal, S. R., Swanson, N.</w:t>
      </w:r>
      <w:r w:rsidR="003E5A8E">
        <w:rPr>
          <w:rFonts w:ascii="Calibri" w:hAnsi="Calibri" w:cs="Calibri"/>
        </w:rPr>
        <w:t xml:space="preserve">, </w:t>
      </w:r>
      <w:r w:rsidRPr="00D82ED4">
        <w:rPr>
          <w:rFonts w:ascii="Calibri" w:hAnsi="Calibri" w:cs="Calibri"/>
        </w:rPr>
        <w:t xml:space="preserve">Swanson, L. W. </w:t>
      </w:r>
      <w:r w:rsidRPr="00D82ED4">
        <w:rPr>
          <w:rFonts w:ascii="Calibri" w:hAnsi="Calibri" w:cs="Calibri"/>
          <w:i/>
        </w:rPr>
        <w:t>Histologie Du Système Nerveux de L'homme Et Des Vertébrés. Anglais</w:t>
      </w:r>
      <w:r w:rsidRPr="00D82ED4">
        <w:rPr>
          <w:rFonts w:ascii="Calibri" w:hAnsi="Calibri" w:cs="Calibri"/>
        </w:rPr>
        <w:t>.</w:t>
      </w:r>
      <w:r w:rsidR="00327DD8" w:rsidRPr="00D82ED4">
        <w:rPr>
          <w:rFonts w:ascii="Calibri" w:hAnsi="Calibri" w:cs="Calibri"/>
        </w:rPr>
        <w:t xml:space="preserve"> </w:t>
      </w:r>
      <w:r w:rsidRPr="00D82ED4">
        <w:rPr>
          <w:rFonts w:ascii="Calibri" w:hAnsi="Calibri" w:cs="Calibri"/>
        </w:rPr>
        <w:t>(Oxford University Press, 1995).</w:t>
      </w:r>
    </w:p>
    <w:p w14:paraId="3A0C36BC" w14:textId="322A6705" w:rsidR="003D5FFB" w:rsidRPr="00D82ED4" w:rsidRDefault="003D5FFB" w:rsidP="00D90447">
      <w:pPr>
        <w:pStyle w:val="EndNoteBibliography"/>
        <w:rPr>
          <w:rFonts w:ascii="Calibri" w:hAnsi="Calibri" w:cs="Calibri"/>
        </w:rPr>
      </w:pPr>
      <w:r w:rsidRPr="00D82ED4">
        <w:rPr>
          <w:rFonts w:ascii="Calibri" w:hAnsi="Calibri" w:cs="Calibri"/>
        </w:rPr>
        <w:t>21</w:t>
      </w:r>
      <w:r w:rsidRPr="00D82ED4">
        <w:rPr>
          <w:rFonts w:ascii="Calibri" w:hAnsi="Calibri" w:cs="Calibri"/>
        </w:rPr>
        <w:tab/>
        <w:t>Spijker, S.</w:t>
      </w:r>
      <w:r w:rsidR="00327DD8" w:rsidRPr="00D82ED4">
        <w:rPr>
          <w:rFonts w:ascii="Calibri" w:hAnsi="Calibri" w:cs="Calibri"/>
        </w:rPr>
        <w:t xml:space="preserve"> </w:t>
      </w:r>
      <w:r w:rsidR="009A17C2">
        <w:rPr>
          <w:rFonts w:ascii="Calibri" w:hAnsi="Calibri" w:cs="Calibri"/>
        </w:rPr>
        <w:t xml:space="preserve">Dissection of Rodent Brain Regions. </w:t>
      </w:r>
      <w:r w:rsidR="009A17C2" w:rsidRPr="009A17C2">
        <w:rPr>
          <w:rFonts w:ascii="Calibri" w:hAnsi="Calibri" w:cs="Calibri"/>
          <w:i/>
          <w:iCs/>
        </w:rPr>
        <w:t>Neuromethods</w:t>
      </w:r>
      <w:r w:rsidR="009A17C2">
        <w:rPr>
          <w:rFonts w:ascii="Calibri" w:hAnsi="Calibri" w:cs="Calibri"/>
        </w:rPr>
        <w:t>.</w:t>
      </w:r>
      <w:r w:rsidRPr="00D82ED4">
        <w:rPr>
          <w:rFonts w:ascii="Calibri" w:hAnsi="Calibri" w:cs="Calibri"/>
        </w:rPr>
        <w:t xml:space="preserve"> </w:t>
      </w:r>
      <w:r w:rsidRPr="009A17C2">
        <w:rPr>
          <w:rFonts w:ascii="Calibri" w:hAnsi="Calibri" w:cs="Calibri"/>
          <w:b/>
          <w:bCs/>
        </w:rPr>
        <w:t>57</w:t>
      </w:r>
      <w:r w:rsidR="009A17C2">
        <w:rPr>
          <w:rFonts w:ascii="Calibri" w:hAnsi="Calibri" w:cs="Calibri"/>
        </w:rPr>
        <w:t>,</w:t>
      </w:r>
      <w:r w:rsidR="00327DD8" w:rsidRPr="00D82ED4">
        <w:rPr>
          <w:rFonts w:ascii="Calibri" w:hAnsi="Calibri" w:cs="Calibri"/>
        </w:rPr>
        <w:t xml:space="preserve"> </w:t>
      </w:r>
      <w:r w:rsidRPr="00D82ED4">
        <w:rPr>
          <w:rFonts w:ascii="Calibri" w:hAnsi="Calibri" w:cs="Calibri"/>
        </w:rPr>
        <w:t>13-26 (2011).</w:t>
      </w:r>
    </w:p>
    <w:p w14:paraId="019CA3C4" w14:textId="669A3098" w:rsidR="003D5FFB" w:rsidRPr="00D82ED4" w:rsidRDefault="003D5FFB" w:rsidP="00D90447">
      <w:pPr>
        <w:pStyle w:val="EndNoteBibliography"/>
        <w:rPr>
          <w:rFonts w:ascii="Calibri" w:hAnsi="Calibri" w:cs="Calibri"/>
        </w:rPr>
      </w:pPr>
      <w:r w:rsidRPr="00D82ED4">
        <w:rPr>
          <w:rFonts w:ascii="Calibri" w:hAnsi="Calibri" w:cs="Calibri"/>
        </w:rPr>
        <w:t>22</w:t>
      </w:r>
      <w:r w:rsidRPr="00D82ED4">
        <w:rPr>
          <w:rFonts w:ascii="Calibri" w:hAnsi="Calibri" w:cs="Calibri"/>
        </w:rPr>
        <w:tab/>
        <w:t>Wager-Miller, J., Murphy Green, M., Shafique, H.</w:t>
      </w:r>
      <w:r w:rsidR="003E5A8E">
        <w:rPr>
          <w:rFonts w:ascii="Calibri" w:hAnsi="Calibri" w:cs="Calibri"/>
        </w:rPr>
        <w:t xml:space="preserve">, </w:t>
      </w:r>
      <w:r w:rsidRPr="00D82ED4">
        <w:rPr>
          <w:rFonts w:ascii="Calibri" w:hAnsi="Calibri" w:cs="Calibri"/>
        </w:rPr>
        <w:t xml:space="preserve">Mackie, K. Collection of Frozen Rodent Brain Regions for Downstream Analyses. </w:t>
      </w:r>
      <w:r w:rsidR="009A17C2">
        <w:rPr>
          <w:rFonts w:ascii="Calibri" w:hAnsi="Calibri" w:cs="Calibri"/>
          <w:i/>
        </w:rPr>
        <w:t>Journal of Visualized Experiments</w:t>
      </w:r>
      <w:r w:rsidRPr="00D82ED4">
        <w:rPr>
          <w:rFonts w:ascii="Calibri" w:hAnsi="Calibri" w:cs="Calibri"/>
          <w:i/>
        </w:rPr>
        <w:t>.</w:t>
      </w:r>
      <w:r w:rsidRPr="00D82ED4">
        <w:rPr>
          <w:rFonts w:ascii="Calibri" w:hAnsi="Calibri" w:cs="Calibri"/>
        </w:rPr>
        <w:t xml:space="preserve"> 10.3791/60474 (158)</w:t>
      </w:r>
      <w:r w:rsidR="00D82ED4">
        <w:rPr>
          <w:rFonts w:ascii="Calibri" w:hAnsi="Calibri" w:cs="Calibri"/>
        </w:rPr>
        <w:t xml:space="preserve"> (</w:t>
      </w:r>
      <w:r w:rsidRPr="00D82ED4">
        <w:rPr>
          <w:rFonts w:ascii="Calibri" w:hAnsi="Calibri" w:cs="Calibri"/>
        </w:rPr>
        <w:t>2020).</w:t>
      </w:r>
    </w:p>
    <w:p w14:paraId="71434508" w14:textId="479D9CD4" w:rsidR="003D5FFB" w:rsidRPr="00D82ED4" w:rsidRDefault="003D5FFB" w:rsidP="00D90447">
      <w:pPr>
        <w:pStyle w:val="EndNoteBibliography"/>
        <w:rPr>
          <w:rFonts w:ascii="Calibri" w:hAnsi="Calibri" w:cs="Calibri"/>
        </w:rPr>
      </w:pPr>
      <w:r w:rsidRPr="00D82ED4">
        <w:rPr>
          <w:rFonts w:ascii="Calibri" w:hAnsi="Calibri" w:cs="Calibri"/>
        </w:rPr>
        <w:t>23</w:t>
      </w:r>
      <w:r w:rsidRPr="00D82ED4">
        <w:rPr>
          <w:rFonts w:ascii="Calibri" w:hAnsi="Calibri" w:cs="Calibri"/>
        </w:rPr>
        <w:tab/>
        <w:t xml:space="preserve">Sultan, F. A. Dissection of Different Areas from Mouse Hippocampus. </w:t>
      </w:r>
      <w:r w:rsidRPr="00D82ED4">
        <w:rPr>
          <w:rFonts w:ascii="Calibri" w:hAnsi="Calibri" w:cs="Calibri"/>
          <w:i/>
        </w:rPr>
        <w:t>Bio Protoc</w:t>
      </w:r>
      <w:r w:rsidR="009A17C2">
        <w:rPr>
          <w:rFonts w:ascii="Calibri" w:hAnsi="Calibri" w:cs="Calibri"/>
          <w:i/>
        </w:rPr>
        <w:t>ols</w:t>
      </w:r>
      <w:r w:rsidRPr="00D82ED4">
        <w:rPr>
          <w:rFonts w:ascii="Calibri" w:hAnsi="Calibri" w:cs="Calibri"/>
          <w:i/>
        </w:rPr>
        <w:t>.</w:t>
      </w:r>
      <w:r w:rsidRPr="00D82ED4">
        <w:rPr>
          <w:rFonts w:ascii="Calibri" w:hAnsi="Calibri" w:cs="Calibri"/>
        </w:rPr>
        <w:t xml:space="preserve"> </w:t>
      </w:r>
      <w:r w:rsidRPr="00D82ED4">
        <w:rPr>
          <w:rFonts w:ascii="Calibri" w:hAnsi="Calibri" w:cs="Calibri"/>
          <w:b/>
        </w:rPr>
        <w:t>3</w:t>
      </w:r>
      <w:r w:rsidRPr="00D82ED4">
        <w:rPr>
          <w:rFonts w:ascii="Calibri" w:hAnsi="Calibri" w:cs="Calibri"/>
        </w:rPr>
        <w:t xml:space="preserve"> (21)</w:t>
      </w:r>
      <w:r w:rsidR="00D82ED4">
        <w:rPr>
          <w:rFonts w:ascii="Calibri" w:hAnsi="Calibri" w:cs="Calibri"/>
        </w:rPr>
        <w:t xml:space="preserve"> (</w:t>
      </w:r>
      <w:r w:rsidRPr="00D82ED4">
        <w:rPr>
          <w:rFonts w:ascii="Calibri" w:hAnsi="Calibri" w:cs="Calibri"/>
        </w:rPr>
        <w:t>2013).</w:t>
      </w:r>
    </w:p>
    <w:p w14:paraId="3CBC31E7" w14:textId="2DDC73BA" w:rsidR="003D5FFB" w:rsidRPr="00D82ED4" w:rsidRDefault="003D5FFB" w:rsidP="00D90447">
      <w:pPr>
        <w:pStyle w:val="EndNoteBibliography"/>
        <w:rPr>
          <w:rFonts w:ascii="Calibri" w:hAnsi="Calibri" w:cs="Calibri"/>
        </w:rPr>
      </w:pPr>
      <w:r w:rsidRPr="00D82ED4">
        <w:rPr>
          <w:rFonts w:ascii="Calibri" w:hAnsi="Calibri" w:cs="Calibri"/>
        </w:rPr>
        <w:t>24</w:t>
      </w:r>
      <w:r w:rsidRPr="00D82ED4">
        <w:rPr>
          <w:rFonts w:ascii="Calibri" w:hAnsi="Calibri" w:cs="Calibri"/>
        </w:rPr>
        <w:tab/>
        <w:t>Chakraborty, N.</w:t>
      </w:r>
      <w:r w:rsidRPr="00D82ED4">
        <w:rPr>
          <w:rFonts w:ascii="Calibri" w:hAnsi="Calibri" w:cs="Calibri"/>
          <w:i/>
        </w:rPr>
        <w:t xml:space="preserve"> </w:t>
      </w:r>
      <w:r w:rsidR="00D82ED4" w:rsidRPr="00D82ED4">
        <w:rPr>
          <w:rFonts w:ascii="Calibri" w:hAnsi="Calibri" w:cs="Calibri"/>
        </w:rPr>
        <w:t>et al.</w:t>
      </w:r>
      <w:r w:rsidRPr="00D82ED4">
        <w:rPr>
          <w:rFonts w:ascii="Calibri" w:hAnsi="Calibri" w:cs="Calibri"/>
        </w:rPr>
        <w:t xml:space="preserve"> Gene and stress history interplay in emergence of PTSD-like features. </w:t>
      </w:r>
      <w:r w:rsidR="009A17C2">
        <w:rPr>
          <w:rFonts w:ascii="Calibri" w:hAnsi="Calibri" w:cs="Calibri"/>
          <w:i/>
        </w:rPr>
        <w:t>Behavioural Brain Research</w:t>
      </w:r>
      <w:r w:rsidRPr="00D82ED4">
        <w:rPr>
          <w:rFonts w:ascii="Calibri" w:hAnsi="Calibri" w:cs="Calibri"/>
          <w:i/>
        </w:rPr>
        <w:t>.</w:t>
      </w:r>
      <w:r w:rsidRPr="00D82ED4">
        <w:rPr>
          <w:rFonts w:ascii="Calibri" w:hAnsi="Calibri" w:cs="Calibri"/>
        </w:rPr>
        <w:t xml:space="preserve"> </w:t>
      </w:r>
      <w:r w:rsidRPr="00D82ED4">
        <w:rPr>
          <w:rFonts w:ascii="Calibri" w:hAnsi="Calibri" w:cs="Calibri"/>
          <w:b/>
        </w:rPr>
        <w:t>292</w:t>
      </w:r>
      <w:r w:rsidR="009A17C2" w:rsidRPr="009A17C2">
        <w:rPr>
          <w:rFonts w:ascii="Calibri" w:hAnsi="Calibri" w:cs="Calibri"/>
          <w:bCs/>
        </w:rPr>
        <w:t>,</w:t>
      </w:r>
      <w:r w:rsidRPr="00D82ED4">
        <w:rPr>
          <w:rFonts w:ascii="Calibri" w:hAnsi="Calibri" w:cs="Calibri"/>
        </w:rPr>
        <w:t xml:space="preserve"> 266-277</w:t>
      </w:r>
      <w:r w:rsidR="00D82ED4">
        <w:rPr>
          <w:rFonts w:ascii="Calibri" w:hAnsi="Calibri" w:cs="Calibri"/>
        </w:rPr>
        <w:t xml:space="preserve"> (</w:t>
      </w:r>
      <w:r w:rsidRPr="00D82ED4">
        <w:rPr>
          <w:rFonts w:ascii="Calibri" w:hAnsi="Calibri" w:cs="Calibri"/>
        </w:rPr>
        <w:t>2015).</w:t>
      </w:r>
    </w:p>
    <w:p w14:paraId="1AD342D0" w14:textId="00D4DBAC" w:rsidR="003D5FFB" w:rsidRPr="00D82ED4" w:rsidRDefault="003D5FFB" w:rsidP="00D90447">
      <w:pPr>
        <w:pStyle w:val="EndNoteBibliography"/>
        <w:rPr>
          <w:rFonts w:ascii="Calibri" w:hAnsi="Calibri" w:cs="Calibri"/>
        </w:rPr>
      </w:pPr>
      <w:r w:rsidRPr="00D82ED4">
        <w:rPr>
          <w:rFonts w:ascii="Calibri" w:hAnsi="Calibri" w:cs="Calibri"/>
        </w:rPr>
        <w:t>25</w:t>
      </w:r>
      <w:r w:rsidRPr="00D82ED4">
        <w:rPr>
          <w:rFonts w:ascii="Calibri" w:hAnsi="Calibri" w:cs="Calibri"/>
        </w:rPr>
        <w:tab/>
        <w:t>Chiu, K., Lau, W. M., Lau, H. T., So, K.-F.</w:t>
      </w:r>
      <w:r w:rsidR="003E5A8E">
        <w:rPr>
          <w:rFonts w:ascii="Calibri" w:hAnsi="Calibri" w:cs="Calibri"/>
        </w:rPr>
        <w:t xml:space="preserve">, </w:t>
      </w:r>
      <w:r w:rsidRPr="00D82ED4">
        <w:rPr>
          <w:rFonts w:ascii="Calibri" w:hAnsi="Calibri" w:cs="Calibri"/>
        </w:rPr>
        <w:t xml:space="preserve">Chang, R. C.-C. Micro-dissection of rat brain for RNA or protein extraction from specific brain region. </w:t>
      </w:r>
      <w:r w:rsidR="009A17C2">
        <w:rPr>
          <w:rFonts w:ascii="Calibri" w:hAnsi="Calibri" w:cs="Calibri"/>
          <w:i/>
        </w:rPr>
        <w:t>Journal of Visualized Experiments</w:t>
      </w:r>
      <w:r w:rsidRPr="00D82ED4">
        <w:rPr>
          <w:rFonts w:ascii="Calibri" w:hAnsi="Calibri" w:cs="Calibri"/>
          <w:i/>
        </w:rPr>
        <w:t>.</w:t>
      </w:r>
      <w:r w:rsidRPr="00D82ED4">
        <w:rPr>
          <w:rFonts w:ascii="Calibri" w:hAnsi="Calibri" w:cs="Calibri"/>
        </w:rPr>
        <w:t xml:space="preserve"> </w:t>
      </w:r>
      <w:r w:rsidR="009A17C2">
        <w:rPr>
          <w:rFonts w:ascii="Calibri" w:hAnsi="Calibri" w:cs="Calibri"/>
        </w:rPr>
        <w:t>1</w:t>
      </w:r>
      <w:r w:rsidRPr="00D82ED4">
        <w:rPr>
          <w:rFonts w:ascii="Calibri" w:hAnsi="Calibri" w:cs="Calibri"/>
        </w:rPr>
        <w:t>0.3791/269 (7), 269-269</w:t>
      </w:r>
      <w:r w:rsidR="00D82ED4">
        <w:rPr>
          <w:rFonts w:ascii="Calibri" w:hAnsi="Calibri" w:cs="Calibri"/>
        </w:rPr>
        <w:t xml:space="preserve"> (</w:t>
      </w:r>
      <w:r w:rsidRPr="00D82ED4">
        <w:rPr>
          <w:rFonts w:ascii="Calibri" w:hAnsi="Calibri" w:cs="Calibri"/>
        </w:rPr>
        <w:t>2007).</w:t>
      </w:r>
    </w:p>
    <w:p w14:paraId="35B6DB83" w14:textId="2308E924" w:rsidR="003D5FFB" w:rsidRPr="00D82ED4" w:rsidRDefault="003D5FFB" w:rsidP="00D90447">
      <w:pPr>
        <w:pStyle w:val="EndNoteBibliography"/>
        <w:rPr>
          <w:rFonts w:ascii="Calibri" w:hAnsi="Calibri" w:cs="Calibri"/>
        </w:rPr>
      </w:pPr>
      <w:r w:rsidRPr="00D82ED4">
        <w:rPr>
          <w:rFonts w:ascii="Calibri" w:hAnsi="Calibri" w:cs="Calibri"/>
        </w:rPr>
        <w:t>26</w:t>
      </w:r>
      <w:r w:rsidRPr="00D82ED4">
        <w:rPr>
          <w:rFonts w:ascii="Calibri" w:hAnsi="Calibri" w:cs="Calibri"/>
        </w:rPr>
        <w:tab/>
        <w:t>Rajmohan, V.</w:t>
      </w:r>
      <w:r w:rsidR="003E5A8E">
        <w:rPr>
          <w:rFonts w:ascii="Calibri" w:hAnsi="Calibri" w:cs="Calibri"/>
        </w:rPr>
        <w:t xml:space="preserve">, </w:t>
      </w:r>
      <w:r w:rsidRPr="00D82ED4">
        <w:rPr>
          <w:rFonts w:ascii="Calibri" w:hAnsi="Calibri" w:cs="Calibri"/>
        </w:rPr>
        <w:t xml:space="preserve">Mohandas, E. The limbic system. </w:t>
      </w:r>
      <w:r w:rsidRPr="00D82ED4">
        <w:rPr>
          <w:rFonts w:ascii="Calibri" w:hAnsi="Calibri" w:cs="Calibri"/>
          <w:i/>
        </w:rPr>
        <w:t>Indian</w:t>
      </w:r>
      <w:r w:rsidR="009A17C2" w:rsidRPr="00D82ED4">
        <w:rPr>
          <w:rFonts w:ascii="Calibri" w:hAnsi="Calibri" w:cs="Calibri"/>
          <w:i/>
        </w:rPr>
        <w:t xml:space="preserve"> Journal </w:t>
      </w:r>
      <w:r w:rsidR="009A17C2">
        <w:rPr>
          <w:rFonts w:ascii="Calibri" w:hAnsi="Calibri" w:cs="Calibri"/>
          <w:i/>
        </w:rPr>
        <w:t>o</w:t>
      </w:r>
      <w:r w:rsidR="009A17C2" w:rsidRPr="00D82ED4">
        <w:rPr>
          <w:rFonts w:ascii="Calibri" w:hAnsi="Calibri" w:cs="Calibri"/>
          <w:i/>
        </w:rPr>
        <w:t>f Psych</w:t>
      </w:r>
      <w:r w:rsidRPr="00D82ED4">
        <w:rPr>
          <w:rFonts w:ascii="Calibri" w:hAnsi="Calibri" w:cs="Calibri"/>
          <w:i/>
        </w:rPr>
        <w:t>iatry.</w:t>
      </w:r>
      <w:r w:rsidRPr="00D82ED4">
        <w:rPr>
          <w:rFonts w:ascii="Calibri" w:hAnsi="Calibri" w:cs="Calibri"/>
        </w:rPr>
        <w:t xml:space="preserve"> </w:t>
      </w:r>
      <w:r w:rsidRPr="00D82ED4">
        <w:rPr>
          <w:rFonts w:ascii="Calibri" w:hAnsi="Calibri" w:cs="Calibri"/>
          <w:b/>
        </w:rPr>
        <w:t>49</w:t>
      </w:r>
      <w:r w:rsidRPr="00D82ED4">
        <w:rPr>
          <w:rFonts w:ascii="Calibri" w:hAnsi="Calibri" w:cs="Calibri"/>
        </w:rPr>
        <w:t xml:space="preserve"> (2), 132-139</w:t>
      </w:r>
      <w:r w:rsidR="00D82ED4">
        <w:rPr>
          <w:rFonts w:ascii="Calibri" w:hAnsi="Calibri" w:cs="Calibri"/>
        </w:rPr>
        <w:t xml:space="preserve"> (</w:t>
      </w:r>
      <w:r w:rsidRPr="00D82ED4">
        <w:rPr>
          <w:rFonts w:ascii="Calibri" w:hAnsi="Calibri" w:cs="Calibri"/>
        </w:rPr>
        <w:t>2007).</w:t>
      </w:r>
    </w:p>
    <w:p w14:paraId="43100209" w14:textId="4C674145" w:rsidR="00C17BFF" w:rsidRPr="00D82ED4" w:rsidRDefault="009F236F" w:rsidP="00D90447">
      <w:pPr>
        <w:pStyle w:val="ListParagraph"/>
        <w:ind w:left="0"/>
        <w:rPr>
          <w:color w:val="7F7F7F" w:themeColor="text1" w:themeTint="80"/>
        </w:rPr>
      </w:pPr>
      <w:r w:rsidRPr="00D82ED4">
        <w:fldChar w:fldCharType="end"/>
      </w:r>
    </w:p>
    <w:sectPr w:rsidR="00C17BFF" w:rsidRPr="00D82ED4" w:rsidSect="00B81B15">
      <w:headerReference w:type="default" r:id="rId16"/>
      <w:footerReference w:type="default" r:id="rId17"/>
      <w:headerReference w:type="firs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D7EBEA" w14:textId="77777777" w:rsidR="00952E6D" w:rsidRDefault="00952E6D" w:rsidP="00621C4E">
      <w:r>
        <w:separator/>
      </w:r>
    </w:p>
  </w:endnote>
  <w:endnote w:type="continuationSeparator" w:id="0">
    <w:p w14:paraId="4E2FC8D3" w14:textId="77777777" w:rsidR="00952E6D" w:rsidRDefault="00952E6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00AD79C3" w14:textId="77777777" w:rsidR="009F0C68" w:rsidRDefault="009F0C68">
        <w:pPr>
          <w:pStyle w:val="Footer"/>
        </w:pPr>
        <w:r>
          <w:rPr>
            <w:noProof/>
          </w:rPr>
          <w:tab/>
        </w:r>
        <w:r>
          <w:rPr>
            <w:noProof/>
          </w:rPr>
          <w:tab/>
        </w:r>
      </w:p>
    </w:sdtContent>
  </w:sdt>
  <w:p w14:paraId="1A24D208" w14:textId="77777777" w:rsidR="009F0C68" w:rsidRPr="00494F77" w:rsidRDefault="009F0C6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4B7BC" w14:textId="77777777" w:rsidR="009F0C68" w:rsidRDefault="009F0C6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CFE5A5" w14:textId="77777777" w:rsidR="00952E6D" w:rsidRDefault="00952E6D" w:rsidP="00621C4E">
      <w:r>
        <w:separator/>
      </w:r>
    </w:p>
  </w:footnote>
  <w:footnote w:type="continuationSeparator" w:id="0">
    <w:p w14:paraId="7E47EECE" w14:textId="77777777" w:rsidR="00952E6D" w:rsidRDefault="00952E6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16CBDB" w14:textId="77777777" w:rsidR="009F0C68" w:rsidRPr="006F06E4" w:rsidRDefault="009F0C6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4EC47" w14:textId="27B9DDD2" w:rsidR="009F0C68" w:rsidRPr="006F06E4" w:rsidRDefault="009F0C6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D2528"/>
    <w:multiLevelType w:val="multilevel"/>
    <w:tmpl w:val="9B385BA8"/>
    <w:lvl w:ilvl="0">
      <w:start w:val="1"/>
      <w:numFmt w:val="decimal"/>
      <w:lvlText w:val="%1."/>
      <w:lvlJc w:val="left"/>
      <w:pPr>
        <w:ind w:left="720" w:hanging="360"/>
      </w:pPr>
      <w:rPr>
        <w:rFonts w:hint="default"/>
        <w:b/>
      </w:rPr>
    </w:lvl>
    <w:lvl w:ilvl="1">
      <w:start w:val="4"/>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5E1197"/>
    <w:multiLevelType w:val="multilevel"/>
    <w:tmpl w:val="E060742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0259E0"/>
    <w:multiLevelType w:val="hybridMultilevel"/>
    <w:tmpl w:val="BE2ADC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3267F4B"/>
    <w:multiLevelType w:val="multilevel"/>
    <w:tmpl w:val="534E4B10"/>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b w:val="0"/>
        <w:bCs/>
        <w:strike w:val="0"/>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3D14DF"/>
    <w:multiLevelType w:val="multilevel"/>
    <w:tmpl w:val="D8CA7C56"/>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F42AA5"/>
    <w:multiLevelType w:val="hybridMultilevel"/>
    <w:tmpl w:val="63B8F8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6"/>
  </w:num>
  <w:num w:numId="4">
    <w:abstractNumId w:val="21"/>
  </w:num>
  <w:num w:numId="5">
    <w:abstractNumId w:val="13"/>
  </w:num>
  <w:num w:numId="6">
    <w:abstractNumId w:val="20"/>
  </w:num>
  <w:num w:numId="7">
    <w:abstractNumId w:val="0"/>
  </w:num>
  <w:num w:numId="8">
    <w:abstractNumId w:val="14"/>
  </w:num>
  <w:num w:numId="9">
    <w:abstractNumId w:val="15"/>
  </w:num>
  <w:num w:numId="10">
    <w:abstractNumId w:val="22"/>
  </w:num>
  <w:num w:numId="11">
    <w:abstractNumId w:val="26"/>
  </w:num>
  <w:num w:numId="12">
    <w:abstractNumId w:val="4"/>
  </w:num>
  <w:num w:numId="13">
    <w:abstractNumId w:val="24"/>
  </w:num>
  <w:num w:numId="14">
    <w:abstractNumId w:val="30"/>
  </w:num>
  <w:num w:numId="15">
    <w:abstractNumId w:val="17"/>
  </w:num>
  <w:num w:numId="16">
    <w:abstractNumId w:val="12"/>
  </w:num>
  <w:num w:numId="17">
    <w:abstractNumId w:val="25"/>
  </w:num>
  <w:num w:numId="18">
    <w:abstractNumId w:val="18"/>
  </w:num>
  <w:num w:numId="19">
    <w:abstractNumId w:val="28"/>
  </w:num>
  <w:num w:numId="20">
    <w:abstractNumId w:val="5"/>
  </w:num>
  <w:num w:numId="21">
    <w:abstractNumId w:val="29"/>
  </w:num>
  <w:num w:numId="22">
    <w:abstractNumId w:val="27"/>
  </w:num>
  <w:num w:numId="23">
    <w:abstractNumId w:val="19"/>
  </w:num>
  <w:num w:numId="24">
    <w:abstractNumId w:val="32"/>
  </w:num>
  <w:num w:numId="25">
    <w:abstractNumId w:val="10"/>
  </w:num>
  <w:num w:numId="26">
    <w:abstractNumId w:val="2"/>
  </w:num>
  <w:num w:numId="27">
    <w:abstractNumId w:val="9"/>
  </w:num>
  <w:num w:numId="28">
    <w:abstractNumId w:val="33"/>
  </w:num>
  <w:num w:numId="29">
    <w:abstractNumId w:val="1"/>
  </w:num>
  <w:num w:numId="30">
    <w:abstractNumId w:val="16"/>
  </w:num>
  <w:num w:numId="31">
    <w:abstractNumId w:val="8"/>
  </w:num>
  <w:num w:numId="32">
    <w:abstractNumId w:val="3"/>
  </w:num>
  <w:num w:numId="33">
    <w:abstractNumId w:val="31"/>
  </w:num>
  <w:num w:numId="34">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5"/>
  <w:removePersonalInformation/>
  <w:removeDateAndTime/>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2tpppt0axp0uetrtixa2x3ttpxztt55e2t&quot;&gt;JOVE_saved file&lt;record-ids&gt;&lt;item&gt;1&lt;/item&gt;&lt;item&gt;2&lt;/item&gt;&lt;item&gt;3&lt;/item&gt;&lt;item&gt;4&lt;/item&gt;&lt;item&gt;5&lt;/item&gt;&lt;item&gt;6&lt;/item&gt;&lt;item&gt;7&lt;/item&gt;&lt;item&gt;8&lt;/item&gt;&lt;item&gt;9&lt;/item&gt;&lt;item&gt;12&lt;/item&gt;&lt;item&gt;15&lt;/item&gt;&lt;item&gt;16&lt;/item&gt;&lt;item&gt;17&lt;/item&gt;&lt;item&gt;18&lt;/item&gt;&lt;item&gt;19&lt;/item&gt;&lt;item&gt;20&lt;/item&gt;&lt;item&gt;21&lt;/item&gt;&lt;item&gt;38&lt;/item&gt;&lt;item&gt;39&lt;/item&gt;&lt;item&gt;40&lt;/item&gt;&lt;item&gt;41&lt;/item&gt;&lt;item&gt;45&lt;/item&gt;&lt;item&gt;46&lt;/item&gt;&lt;item&gt;47&lt;/item&gt;&lt;item&gt;48&lt;/item&gt;&lt;item&gt;49&lt;/item&gt;&lt;/record-ids&gt;&lt;/item&gt;&lt;/Libraries&gt;"/>
  </w:docVars>
  <w:rsids>
    <w:rsidRoot w:val="00EE705F"/>
    <w:rsid w:val="0000048D"/>
    <w:rsid w:val="00001169"/>
    <w:rsid w:val="00001806"/>
    <w:rsid w:val="00005815"/>
    <w:rsid w:val="00006E68"/>
    <w:rsid w:val="00007DBC"/>
    <w:rsid w:val="00007EA1"/>
    <w:rsid w:val="000100E9"/>
    <w:rsid w:val="000100F0"/>
    <w:rsid w:val="0001196B"/>
    <w:rsid w:val="000129B2"/>
    <w:rsid w:val="00012FF9"/>
    <w:rsid w:val="0001389C"/>
    <w:rsid w:val="00014314"/>
    <w:rsid w:val="00016905"/>
    <w:rsid w:val="0001757C"/>
    <w:rsid w:val="00017CFE"/>
    <w:rsid w:val="00020096"/>
    <w:rsid w:val="000212AE"/>
    <w:rsid w:val="00021434"/>
    <w:rsid w:val="00021774"/>
    <w:rsid w:val="00021DF3"/>
    <w:rsid w:val="00023869"/>
    <w:rsid w:val="00024598"/>
    <w:rsid w:val="0002611E"/>
    <w:rsid w:val="000279B0"/>
    <w:rsid w:val="00032769"/>
    <w:rsid w:val="0003311E"/>
    <w:rsid w:val="00037B58"/>
    <w:rsid w:val="00042376"/>
    <w:rsid w:val="00042AFF"/>
    <w:rsid w:val="00043452"/>
    <w:rsid w:val="00044442"/>
    <w:rsid w:val="00044D21"/>
    <w:rsid w:val="000469FF"/>
    <w:rsid w:val="00051B73"/>
    <w:rsid w:val="00055516"/>
    <w:rsid w:val="000575CF"/>
    <w:rsid w:val="00060ABE"/>
    <w:rsid w:val="00061A50"/>
    <w:rsid w:val="00062A3D"/>
    <w:rsid w:val="0006361B"/>
    <w:rsid w:val="00064104"/>
    <w:rsid w:val="00064F32"/>
    <w:rsid w:val="000652E3"/>
    <w:rsid w:val="00066025"/>
    <w:rsid w:val="0006649A"/>
    <w:rsid w:val="00067A8F"/>
    <w:rsid w:val="000701D1"/>
    <w:rsid w:val="00080A20"/>
    <w:rsid w:val="00080B9D"/>
    <w:rsid w:val="00080DDC"/>
    <w:rsid w:val="00082796"/>
    <w:rsid w:val="00082DF4"/>
    <w:rsid w:val="00086FF5"/>
    <w:rsid w:val="00087993"/>
    <w:rsid w:val="00087C0A"/>
    <w:rsid w:val="00091788"/>
    <w:rsid w:val="00092C8E"/>
    <w:rsid w:val="00093BC4"/>
    <w:rsid w:val="000943E6"/>
    <w:rsid w:val="00094842"/>
    <w:rsid w:val="0009620B"/>
    <w:rsid w:val="00097929"/>
    <w:rsid w:val="000A0F2D"/>
    <w:rsid w:val="000A1E80"/>
    <w:rsid w:val="000A3B70"/>
    <w:rsid w:val="000A5153"/>
    <w:rsid w:val="000A6F6D"/>
    <w:rsid w:val="000B00DF"/>
    <w:rsid w:val="000B0D9F"/>
    <w:rsid w:val="000B10AE"/>
    <w:rsid w:val="000B30BF"/>
    <w:rsid w:val="000B3CE8"/>
    <w:rsid w:val="000B566B"/>
    <w:rsid w:val="000B595C"/>
    <w:rsid w:val="000B662E"/>
    <w:rsid w:val="000B7294"/>
    <w:rsid w:val="000B75D0"/>
    <w:rsid w:val="000C057C"/>
    <w:rsid w:val="000C1CF8"/>
    <w:rsid w:val="000C49CF"/>
    <w:rsid w:val="000C52E9"/>
    <w:rsid w:val="000C5B8B"/>
    <w:rsid w:val="000C5CDC"/>
    <w:rsid w:val="000C65DC"/>
    <w:rsid w:val="000C66F3"/>
    <w:rsid w:val="000C6900"/>
    <w:rsid w:val="000C6F85"/>
    <w:rsid w:val="000C781B"/>
    <w:rsid w:val="000D0607"/>
    <w:rsid w:val="000D28BF"/>
    <w:rsid w:val="000D2A2D"/>
    <w:rsid w:val="000D31E8"/>
    <w:rsid w:val="000D76E4"/>
    <w:rsid w:val="000E01B2"/>
    <w:rsid w:val="000E14A5"/>
    <w:rsid w:val="000E1A95"/>
    <w:rsid w:val="000E34BD"/>
    <w:rsid w:val="000E3816"/>
    <w:rsid w:val="000E4F77"/>
    <w:rsid w:val="000E6090"/>
    <w:rsid w:val="000F178C"/>
    <w:rsid w:val="000F2077"/>
    <w:rsid w:val="000F265C"/>
    <w:rsid w:val="000F3AFA"/>
    <w:rsid w:val="000F5712"/>
    <w:rsid w:val="000F6611"/>
    <w:rsid w:val="000F7E22"/>
    <w:rsid w:val="00100812"/>
    <w:rsid w:val="00107554"/>
    <w:rsid w:val="001075E9"/>
    <w:rsid w:val="001104F3"/>
    <w:rsid w:val="00112EEB"/>
    <w:rsid w:val="00115D7D"/>
    <w:rsid w:val="001173FF"/>
    <w:rsid w:val="001219B3"/>
    <w:rsid w:val="001244BC"/>
    <w:rsid w:val="0012563A"/>
    <w:rsid w:val="001264DE"/>
    <w:rsid w:val="001311BD"/>
    <w:rsid w:val="001313A7"/>
    <w:rsid w:val="0013276F"/>
    <w:rsid w:val="001342B5"/>
    <w:rsid w:val="0013621E"/>
    <w:rsid w:val="0013642E"/>
    <w:rsid w:val="00142EFE"/>
    <w:rsid w:val="00145CBC"/>
    <w:rsid w:val="00150B7B"/>
    <w:rsid w:val="00152A23"/>
    <w:rsid w:val="00154243"/>
    <w:rsid w:val="00156B11"/>
    <w:rsid w:val="0016215D"/>
    <w:rsid w:val="00162CB7"/>
    <w:rsid w:val="00162D85"/>
    <w:rsid w:val="00165ADF"/>
    <w:rsid w:val="001665C9"/>
    <w:rsid w:val="00166F32"/>
    <w:rsid w:val="00170A8B"/>
    <w:rsid w:val="00170BE2"/>
    <w:rsid w:val="001718C0"/>
    <w:rsid w:val="00171E5B"/>
    <w:rsid w:val="00171F94"/>
    <w:rsid w:val="00175D4E"/>
    <w:rsid w:val="0017668A"/>
    <w:rsid w:val="001766FE"/>
    <w:rsid w:val="001771E7"/>
    <w:rsid w:val="001911FF"/>
    <w:rsid w:val="00192006"/>
    <w:rsid w:val="00193180"/>
    <w:rsid w:val="0019530C"/>
    <w:rsid w:val="00196792"/>
    <w:rsid w:val="00196C4D"/>
    <w:rsid w:val="001A7E3E"/>
    <w:rsid w:val="001B1519"/>
    <w:rsid w:val="001B2E2D"/>
    <w:rsid w:val="001B5CD2"/>
    <w:rsid w:val="001C0BEE"/>
    <w:rsid w:val="001C1E49"/>
    <w:rsid w:val="001C27C1"/>
    <w:rsid w:val="001C2A98"/>
    <w:rsid w:val="001C3B86"/>
    <w:rsid w:val="001C4D95"/>
    <w:rsid w:val="001C7C81"/>
    <w:rsid w:val="001D3D7D"/>
    <w:rsid w:val="001D3FFF"/>
    <w:rsid w:val="001D4997"/>
    <w:rsid w:val="001D4A36"/>
    <w:rsid w:val="001D625F"/>
    <w:rsid w:val="001D68A4"/>
    <w:rsid w:val="001D7576"/>
    <w:rsid w:val="001D784E"/>
    <w:rsid w:val="001E0A67"/>
    <w:rsid w:val="001E0E3F"/>
    <w:rsid w:val="001E0EFA"/>
    <w:rsid w:val="001E14A0"/>
    <w:rsid w:val="001E510B"/>
    <w:rsid w:val="001E54B4"/>
    <w:rsid w:val="001E7376"/>
    <w:rsid w:val="001F225C"/>
    <w:rsid w:val="001F47BA"/>
    <w:rsid w:val="00200202"/>
    <w:rsid w:val="00200792"/>
    <w:rsid w:val="00200C9D"/>
    <w:rsid w:val="00201CFA"/>
    <w:rsid w:val="0020220D"/>
    <w:rsid w:val="00202448"/>
    <w:rsid w:val="00202D15"/>
    <w:rsid w:val="00205B3F"/>
    <w:rsid w:val="00212EAE"/>
    <w:rsid w:val="00214BEE"/>
    <w:rsid w:val="002205B8"/>
    <w:rsid w:val="00225720"/>
    <w:rsid w:val="002259E5"/>
    <w:rsid w:val="00226140"/>
    <w:rsid w:val="002274F3"/>
    <w:rsid w:val="0023094C"/>
    <w:rsid w:val="00231B7C"/>
    <w:rsid w:val="00233484"/>
    <w:rsid w:val="00234303"/>
    <w:rsid w:val="00234BE3"/>
    <w:rsid w:val="00235A90"/>
    <w:rsid w:val="0023624F"/>
    <w:rsid w:val="00237E91"/>
    <w:rsid w:val="00241B8C"/>
    <w:rsid w:val="00241E48"/>
    <w:rsid w:val="0024214E"/>
    <w:rsid w:val="00242623"/>
    <w:rsid w:val="00247973"/>
    <w:rsid w:val="00250558"/>
    <w:rsid w:val="0025357C"/>
    <w:rsid w:val="002605D1"/>
    <w:rsid w:val="00260652"/>
    <w:rsid w:val="00261F25"/>
    <w:rsid w:val="002648A9"/>
    <w:rsid w:val="0026536F"/>
    <w:rsid w:val="0026553C"/>
    <w:rsid w:val="002661A0"/>
    <w:rsid w:val="0026790A"/>
    <w:rsid w:val="00267DD5"/>
    <w:rsid w:val="00274A0A"/>
    <w:rsid w:val="00277593"/>
    <w:rsid w:val="002807B8"/>
    <w:rsid w:val="00280909"/>
    <w:rsid w:val="00280918"/>
    <w:rsid w:val="00282AF6"/>
    <w:rsid w:val="0028596A"/>
    <w:rsid w:val="00286441"/>
    <w:rsid w:val="00287085"/>
    <w:rsid w:val="00287DC0"/>
    <w:rsid w:val="00290AF9"/>
    <w:rsid w:val="00291131"/>
    <w:rsid w:val="002939F3"/>
    <w:rsid w:val="0029469B"/>
    <w:rsid w:val="002952ED"/>
    <w:rsid w:val="002967CF"/>
    <w:rsid w:val="00297788"/>
    <w:rsid w:val="002A3285"/>
    <w:rsid w:val="002A34F9"/>
    <w:rsid w:val="002A484B"/>
    <w:rsid w:val="002A64A6"/>
    <w:rsid w:val="002B1FE3"/>
    <w:rsid w:val="002B3301"/>
    <w:rsid w:val="002C1445"/>
    <w:rsid w:val="002C47D4"/>
    <w:rsid w:val="002D0F38"/>
    <w:rsid w:val="002D1566"/>
    <w:rsid w:val="002D77E3"/>
    <w:rsid w:val="002E740B"/>
    <w:rsid w:val="002F2859"/>
    <w:rsid w:val="002F66E3"/>
    <w:rsid w:val="002F6E3C"/>
    <w:rsid w:val="0030117D"/>
    <w:rsid w:val="00301B6B"/>
    <w:rsid w:val="00301F30"/>
    <w:rsid w:val="00302427"/>
    <w:rsid w:val="00302740"/>
    <w:rsid w:val="003038FD"/>
    <w:rsid w:val="00303C87"/>
    <w:rsid w:val="003108E5"/>
    <w:rsid w:val="003115A8"/>
    <w:rsid w:val="003120CB"/>
    <w:rsid w:val="00312CFC"/>
    <w:rsid w:val="00315D2C"/>
    <w:rsid w:val="003176B9"/>
    <w:rsid w:val="00320153"/>
    <w:rsid w:val="00320367"/>
    <w:rsid w:val="00320768"/>
    <w:rsid w:val="00322871"/>
    <w:rsid w:val="00322E4A"/>
    <w:rsid w:val="00326339"/>
    <w:rsid w:val="00326923"/>
    <w:rsid w:val="00326FB3"/>
    <w:rsid w:val="00327788"/>
    <w:rsid w:val="00327DD8"/>
    <w:rsid w:val="003315D7"/>
    <w:rsid w:val="003316D4"/>
    <w:rsid w:val="003321B2"/>
    <w:rsid w:val="00332560"/>
    <w:rsid w:val="00332BBE"/>
    <w:rsid w:val="00333822"/>
    <w:rsid w:val="0033584E"/>
    <w:rsid w:val="00336715"/>
    <w:rsid w:val="003401EC"/>
    <w:rsid w:val="00340DFD"/>
    <w:rsid w:val="00344954"/>
    <w:rsid w:val="00344CCE"/>
    <w:rsid w:val="00345DE8"/>
    <w:rsid w:val="00350CD7"/>
    <w:rsid w:val="00350FB8"/>
    <w:rsid w:val="00356D7F"/>
    <w:rsid w:val="00360C17"/>
    <w:rsid w:val="00361E9A"/>
    <w:rsid w:val="003621C6"/>
    <w:rsid w:val="003622B8"/>
    <w:rsid w:val="00366B76"/>
    <w:rsid w:val="00366FC7"/>
    <w:rsid w:val="00372D66"/>
    <w:rsid w:val="00373051"/>
    <w:rsid w:val="00373B8F"/>
    <w:rsid w:val="00374059"/>
    <w:rsid w:val="00376D95"/>
    <w:rsid w:val="00377FBB"/>
    <w:rsid w:val="00380EF9"/>
    <w:rsid w:val="003812E7"/>
    <w:rsid w:val="00384586"/>
    <w:rsid w:val="00385140"/>
    <w:rsid w:val="00393CC7"/>
    <w:rsid w:val="00396302"/>
    <w:rsid w:val="003971F7"/>
    <w:rsid w:val="003A0B1B"/>
    <w:rsid w:val="003A16FC"/>
    <w:rsid w:val="003A2C8A"/>
    <w:rsid w:val="003A4A5E"/>
    <w:rsid w:val="003A4FCD"/>
    <w:rsid w:val="003B0944"/>
    <w:rsid w:val="003B1593"/>
    <w:rsid w:val="003B4381"/>
    <w:rsid w:val="003C097D"/>
    <w:rsid w:val="003C1043"/>
    <w:rsid w:val="003C1A30"/>
    <w:rsid w:val="003C5505"/>
    <w:rsid w:val="003C6779"/>
    <w:rsid w:val="003C71BE"/>
    <w:rsid w:val="003C76E7"/>
    <w:rsid w:val="003D033C"/>
    <w:rsid w:val="003D2998"/>
    <w:rsid w:val="003D2F0A"/>
    <w:rsid w:val="003D3891"/>
    <w:rsid w:val="003D3FE9"/>
    <w:rsid w:val="003D555C"/>
    <w:rsid w:val="003D5D84"/>
    <w:rsid w:val="003D5FFB"/>
    <w:rsid w:val="003E0F4F"/>
    <w:rsid w:val="003E18AC"/>
    <w:rsid w:val="003E210B"/>
    <w:rsid w:val="003E2A12"/>
    <w:rsid w:val="003E3384"/>
    <w:rsid w:val="003E33C0"/>
    <w:rsid w:val="003E3CA4"/>
    <w:rsid w:val="003E548E"/>
    <w:rsid w:val="003E5A8E"/>
    <w:rsid w:val="003F524C"/>
    <w:rsid w:val="004003D3"/>
    <w:rsid w:val="00402C59"/>
    <w:rsid w:val="00407EC8"/>
    <w:rsid w:val="00410411"/>
    <w:rsid w:val="0041110A"/>
    <w:rsid w:val="00411624"/>
    <w:rsid w:val="004148E1"/>
    <w:rsid w:val="00414CFA"/>
    <w:rsid w:val="00415EC0"/>
    <w:rsid w:val="00420BE9"/>
    <w:rsid w:val="00423AD8"/>
    <w:rsid w:val="00423FDD"/>
    <w:rsid w:val="00424C85"/>
    <w:rsid w:val="004260BD"/>
    <w:rsid w:val="004262EE"/>
    <w:rsid w:val="00427C35"/>
    <w:rsid w:val="0043012F"/>
    <w:rsid w:val="00430F1F"/>
    <w:rsid w:val="004322D4"/>
    <w:rsid w:val="004326EA"/>
    <w:rsid w:val="00433E7E"/>
    <w:rsid w:val="00442A6E"/>
    <w:rsid w:val="00443EC7"/>
    <w:rsid w:val="0044434C"/>
    <w:rsid w:val="0044456B"/>
    <w:rsid w:val="00446B03"/>
    <w:rsid w:val="00446D15"/>
    <w:rsid w:val="00447BD1"/>
    <w:rsid w:val="004507F3"/>
    <w:rsid w:val="00450AF4"/>
    <w:rsid w:val="00454BAE"/>
    <w:rsid w:val="004566E0"/>
    <w:rsid w:val="00456A57"/>
    <w:rsid w:val="00460377"/>
    <w:rsid w:val="004607DE"/>
    <w:rsid w:val="00463630"/>
    <w:rsid w:val="004671C7"/>
    <w:rsid w:val="00472F4D"/>
    <w:rsid w:val="004730BF"/>
    <w:rsid w:val="00474DCB"/>
    <w:rsid w:val="0047535C"/>
    <w:rsid w:val="004762F6"/>
    <w:rsid w:val="00480FFC"/>
    <w:rsid w:val="00485870"/>
    <w:rsid w:val="00485A1D"/>
    <w:rsid w:val="00485FE8"/>
    <w:rsid w:val="00492473"/>
    <w:rsid w:val="00492EB5"/>
    <w:rsid w:val="00494F77"/>
    <w:rsid w:val="00497721"/>
    <w:rsid w:val="004A0229"/>
    <w:rsid w:val="004A35D2"/>
    <w:rsid w:val="004A5D8E"/>
    <w:rsid w:val="004A6094"/>
    <w:rsid w:val="004A71E4"/>
    <w:rsid w:val="004B2F00"/>
    <w:rsid w:val="004B667A"/>
    <w:rsid w:val="004B6E31"/>
    <w:rsid w:val="004C1D66"/>
    <w:rsid w:val="004C31D7"/>
    <w:rsid w:val="004C4AD2"/>
    <w:rsid w:val="004C6981"/>
    <w:rsid w:val="004C70F3"/>
    <w:rsid w:val="004D1406"/>
    <w:rsid w:val="004D1F21"/>
    <w:rsid w:val="004D268C"/>
    <w:rsid w:val="004D285A"/>
    <w:rsid w:val="004D43A6"/>
    <w:rsid w:val="004D5168"/>
    <w:rsid w:val="004D59D8"/>
    <w:rsid w:val="004D5DA1"/>
    <w:rsid w:val="004D63E6"/>
    <w:rsid w:val="004D7910"/>
    <w:rsid w:val="004E150F"/>
    <w:rsid w:val="004E1DCA"/>
    <w:rsid w:val="004E23A1"/>
    <w:rsid w:val="004E3489"/>
    <w:rsid w:val="004E3531"/>
    <w:rsid w:val="004E358A"/>
    <w:rsid w:val="004E3AFA"/>
    <w:rsid w:val="004E6588"/>
    <w:rsid w:val="004F1A1D"/>
    <w:rsid w:val="004F2742"/>
    <w:rsid w:val="004F2EAF"/>
    <w:rsid w:val="00502A0A"/>
    <w:rsid w:val="00507C50"/>
    <w:rsid w:val="00514D40"/>
    <w:rsid w:val="00517C3A"/>
    <w:rsid w:val="005213D6"/>
    <w:rsid w:val="00524A57"/>
    <w:rsid w:val="00525B56"/>
    <w:rsid w:val="00527BF4"/>
    <w:rsid w:val="005324BE"/>
    <w:rsid w:val="00534F6C"/>
    <w:rsid w:val="00535994"/>
    <w:rsid w:val="0053646D"/>
    <w:rsid w:val="00536C4F"/>
    <w:rsid w:val="00536D67"/>
    <w:rsid w:val="00540AAD"/>
    <w:rsid w:val="00543EC1"/>
    <w:rsid w:val="00546458"/>
    <w:rsid w:val="0055087C"/>
    <w:rsid w:val="00553413"/>
    <w:rsid w:val="00555983"/>
    <w:rsid w:val="0055630C"/>
    <w:rsid w:val="00557AB1"/>
    <w:rsid w:val="00560BE3"/>
    <w:rsid w:val="00560E31"/>
    <w:rsid w:val="00561BDA"/>
    <w:rsid w:val="00563028"/>
    <w:rsid w:val="00567DBF"/>
    <w:rsid w:val="00571103"/>
    <w:rsid w:val="00580F40"/>
    <w:rsid w:val="00581B23"/>
    <w:rsid w:val="0058219C"/>
    <w:rsid w:val="0058586A"/>
    <w:rsid w:val="0058703D"/>
    <w:rsid w:val="0058707F"/>
    <w:rsid w:val="00591C45"/>
    <w:rsid w:val="00591DBD"/>
    <w:rsid w:val="00592974"/>
    <w:rsid w:val="005931FE"/>
    <w:rsid w:val="00597947"/>
    <w:rsid w:val="005A0028"/>
    <w:rsid w:val="005A0ACC"/>
    <w:rsid w:val="005A0B2C"/>
    <w:rsid w:val="005A1B6C"/>
    <w:rsid w:val="005A2F7A"/>
    <w:rsid w:val="005B0072"/>
    <w:rsid w:val="005B0732"/>
    <w:rsid w:val="005B38A0"/>
    <w:rsid w:val="005B4303"/>
    <w:rsid w:val="005B491C"/>
    <w:rsid w:val="005B4DBF"/>
    <w:rsid w:val="005B5DE2"/>
    <w:rsid w:val="005B674C"/>
    <w:rsid w:val="005C24F2"/>
    <w:rsid w:val="005C47C0"/>
    <w:rsid w:val="005C64BE"/>
    <w:rsid w:val="005C7561"/>
    <w:rsid w:val="005D1E57"/>
    <w:rsid w:val="005D2F57"/>
    <w:rsid w:val="005D34F6"/>
    <w:rsid w:val="005D3FD6"/>
    <w:rsid w:val="005D4F1A"/>
    <w:rsid w:val="005D5AB1"/>
    <w:rsid w:val="005E1884"/>
    <w:rsid w:val="005E2A8C"/>
    <w:rsid w:val="005F373A"/>
    <w:rsid w:val="005F4F87"/>
    <w:rsid w:val="005F4FB2"/>
    <w:rsid w:val="005F6B0E"/>
    <w:rsid w:val="005F760E"/>
    <w:rsid w:val="005F7B1D"/>
    <w:rsid w:val="0060222A"/>
    <w:rsid w:val="00606D67"/>
    <w:rsid w:val="006070C4"/>
    <w:rsid w:val="0061060B"/>
    <w:rsid w:val="00610C21"/>
    <w:rsid w:val="00611907"/>
    <w:rsid w:val="00612F0A"/>
    <w:rsid w:val="00613116"/>
    <w:rsid w:val="006158D7"/>
    <w:rsid w:val="006202A6"/>
    <w:rsid w:val="0062054B"/>
    <w:rsid w:val="00620926"/>
    <w:rsid w:val="00620F6F"/>
    <w:rsid w:val="00621C4E"/>
    <w:rsid w:val="006241BF"/>
    <w:rsid w:val="00624EAE"/>
    <w:rsid w:val="00626E5E"/>
    <w:rsid w:val="006305D7"/>
    <w:rsid w:val="00632F63"/>
    <w:rsid w:val="00633A01"/>
    <w:rsid w:val="00633B60"/>
    <w:rsid w:val="00633B97"/>
    <w:rsid w:val="006341F7"/>
    <w:rsid w:val="00634585"/>
    <w:rsid w:val="00635014"/>
    <w:rsid w:val="006369CE"/>
    <w:rsid w:val="006411CA"/>
    <w:rsid w:val="00642623"/>
    <w:rsid w:val="006448DA"/>
    <w:rsid w:val="006450C9"/>
    <w:rsid w:val="0064605E"/>
    <w:rsid w:val="00646A29"/>
    <w:rsid w:val="00652DF5"/>
    <w:rsid w:val="006572C7"/>
    <w:rsid w:val="006574FD"/>
    <w:rsid w:val="00657BC4"/>
    <w:rsid w:val="006619C8"/>
    <w:rsid w:val="00671710"/>
    <w:rsid w:val="00673414"/>
    <w:rsid w:val="00673BBE"/>
    <w:rsid w:val="00676079"/>
    <w:rsid w:val="006765E7"/>
    <w:rsid w:val="00676ECD"/>
    <w:rsid w:val="00677D0A"/>
    <w:rsid w:val="00680032"/>
    <w:rsid w:val="00680420"/>
    <w:rsid w:val="00680908"/>
    <w:rsid w:val="0068185F"/>
    <w:rsid w:val="006833B6"/>
    <w:rsid w:val="006A01CF"/>
    <w:rsid w:val="006A2F08"/>
    <w:rsid w:val="006A5388"/>
    <w:rsid w:val="006A5666"/>
    <w:rsid w:val="006A60DD"/>
    <w:rsid w:val="006B0679"/>
    <w:rsid w:val="006B074C"/>
    <w:rsid w:val="006B174B"/>
    <w:rsid w:val="006B3B84"/>
    <w:rsid w:val="006B4E7C"/>
    <w:rsid w:val="006B5D8C"/>
    <w:rsid w:val="006B72D4"/>
    <w:rsid w:val="006C11CC"/>
    <w:rsid w:val="006C1AEB"/>
    <w:rsid w:val="006C52DE"/>
    <w:rsid w:val="006C57FE"/>
    <w:rsid w:val="006C668E"/>
    <w:rsid w:val="006D2989"/>
    <w:rsid w:val="006D7CD6"/>
    <w:rsid w:val="006E4B63"/>
    <w:rsid w:val="006F06E4"/>
    <w:rsid w:val="006F2861"/>
    <w:rsid w:val="006F3CCD"/>
    <w:rsid w:val="006F77BF"/>
    <w:rsid w:val="006F7B41"/>
    <w:rsid w:val="00702B5D"/>
    <w:rsid w:val="00703525"/>
    <w:rsid w:val="00703ED2"/>
    <w:rsid w:val="00703FE3"/>
    <w:rsid w:val="00706E68"/>
    <w:rsid w:val="00707064"/>
    <w:rsid w:val="00707B8D"/>
    <w:rsid w:val="00713636"/>
    <w:rsid w:val="00714B8C"/>
    <w:rsid w:val="0071675D"/>
    <w:rsid w:val="00717736"/>
    <w:rsid w:val="00732B47"/>
    <w:rsid w:val="00735CF5"/>
    <w:rsid w:val="007361CD"/>
    <w:rsid w:val="00736C9E"/>
    <w:rsid w:val="007376D1"/>
    <w:rsid w:val="0074063A"/>
    <w:rsid w:val="00742AA4"/>
    <w:rsid w:val="00743BA1"/>
    <w:rsid w:val="00743F8A"/>
    <w:rsid w:val="00745F1E"/>
    <w:rsid w:val="00746570"/>
    <w:rsid w:val="007515FE"/>
    <w:rsid w:val="00753358"/>
    <w:rsid w:val="0075522A"/>
    <w:rsid w:val="00755D7A"/>
    <w:rsid w:val="007601D0"/>
    <w:rsid w:val="007603BB"/>
    <w:rsid w:val="0076109D"/>
    <w:rsid w:val="00767107"/>
    <w:rsid w:val="00767792"/>
    <w:rsid w:val="00773617"/>
    <w:rsid w:val="00773BFD"/>
    <w:rsid w:val="007743B3"/>
    <w:rsid w:val="007743B8"/>
    <w:rsid w:val="00774490"/>
    <w:rsid w:val="0077581E"/>
    <w:rsid w:val="00775C81"/>
    <w:rsid w:val="007819FF"/>
    <w:rsid w:val="0078360C"/>
    <w:rsid w:val="00784A4C"/>
    <w:rsid w:val="00784BC6"/>
    <w:rsid w:val="0078523D"/>
    <w:rsid w:val="007931DF"/>
    <w:rsid w:val="00795350"/>
    <w:rsid w:val="007A0172"/>
    <w:rsid w:val="007A1804"/>
    <w:rsid w:val="007A1FEE"/>
    <w:rsid w:val="007A215A"/>
    <w:rsid w:val="007A2511"/>
    <w:rsid w:val="007A260E"/>
    <w:rsid w:val="007A272D"/>
    <w:rsid w:val="007A4D4C"/>
    <w:rsid w:val="007A4DD6"/>
    <w:rsid w:val="007A5CB9"/>
    <w:rsid w:val="007A7A8F"/>
    <w:rsid w:val="007B1445"/>
    <w:rsid w:val="007B1AD0"/>
    <w:rsid w:val="007B20AE"/>
    <w:rsid w:val="007B6B07"/>
    <w:rsid w:val="007B6D43"/>
    <w:rsid w:val="007B749A"/>
    <w:rsid w:val="007B7C6E"/>
    <w:rsid w:val="007C2411"/>
    <w:rsid w:val="007C4CC9"/>
    <w:rsid w:val="007D1B99"/>
    <w:rsid w:val="007D3961"/>
    <w:rsid w:val="007D44D7"/>
    <w:rsid w:val="007D5DED"/>
    <w:rsid w:val="007D621A"/>
    <w:rsid w:val="007D7B67"/>
    <w:rsid w:val="007E058A"/>
    <w:rsid w:val="007E0740"/>
    <w:rsid w:val="007E24E1"/>
    <w:rsid w:val="007E2887"/>
    <w:rsid w:val="007E5278"/>
    <w:rsid w:val="007E749C"/>
    <w:rsid w:val="007F1B5C"/>
    <w:rsid w:val="007F26B6"/>
    <w:rsid w:val="007F4326"/>
    <w:rsid w:val="007F5054"/>
    <w:rsid w:val="00801176"/>
    <w:rsid w:val="00801257"/>
    <w:rsid w:val="00803B0A"/>
    <w:rsid w:val="00804A9B"/>
    <w:rsid w:val="00804DED"/>
    <w:rsid w:val="00805B96"/>
    <w:rsid w:val="008105BE"/>
    <w:rsid w:val="008106E6"/>
    <w:rsid w:val="00810B2B"/>
    <w:rsid w:val="008115A5"/>
    <w:rsid w:val="00811D46"/>
    <w:rsid w:val="0081415D"/>
    <w:rsid w:val="00820229"/>
    <w:rsid w:val="00822448"/>
    <w:rsid w:val="00822ABE"/>
    <w:rsid w:val="008244D1"/>
    <w:rsid w:val="00826DE9"/>
    <w:rsid w:val="00827F51"/>
    <w:rsid w:val="008304AF"/>
    <w:rsid w:val="00830F47"/>
    <w:rsid w:val="0083104E"/>
    <w:rsid w:val="00834395"/>
    <w:rsid w:val="008343BE"/>
    <w:rsid w:val="008346DA"/>
    <w:rsid w:val="00835684"/>
    <w:rsid w:val="00836535"/>
    <w:rsid w:val="00840FB4"/>
    <w:rsid w:val="008410B2"/>
    <w:rsid w:val="00841780"/>
    <w:rsid w:val="008500A0"/>
    <w:rsid w:val="008524E5"/>
    <w:rsid w:val="0085351C"/>
    <w:rsid w:val="0085435A"/>
    <w:rsid w:val="008549CA"/>
    <w:rsid w:val="00854D27"/>
    <w:rsid w:val="008556C3"/>
    <w:rsid w:val="0085687C"/>
    <w:rsid w:val="008611C1"/>
    <w:rsid w:val="008706C5"/>
    <w:rsid w:val="008735EF"/>
    <w:rsid w:val="00873707"/>
    <w:rsid w:val="00874B20"/>
    <w:rsid w:val="008757C6"/>
    <w:rsid w:val="008763E1"/>
    <w:rsid w:val="0087775C"/>
    <w:rsid w:val="00877EC8"/>
    <w:rsid w:val="00880F36"/>
    <w:rsid w:val="008816A3"/>
    <w:rsid w:val="00885530"/>
    <w:rsid w:val="008856B2"/>
    <w:rsid w:val="00890C67"/>
    <w:rsid w:val="008910D1"/>
    <w:rsid w:val="0089156A"/>
    <w:rsid w:val="0089296C"/>
    <w:rsid w:val="008952F2"/>
    <w:rsid w:val="00896ABD"/>
    <w:rsid w:val="00897AB6"/>
    <w:rsid w:val="00897DA8"/>
    <w:rsid w:val="008A086C"/>
    <w:rsid w:val="008A154E"/>
    <w:rsid w:val="008A3380"/>
    <w:rsid w:val="008A6390"/>
    <w:rsid w:val="008A7925"/>
    <w:rsid w:val="008A7A9C"/>
    <w:rsid w:val="008B30A3"/>
    <w:rsid w:val="008B5218"/>
    <w:rsid w:val="008B7102"/>
    <w:rsid w:val="008C1D31"/>
    <w:rsid w:val="008C21CC"/>
    <w:rsid w:val="008C379F"/>
    <w:rsid w:val="008C3B7D"/>
    <w:rsid w:val="008C3DA6"/>
    <w:rsid w:val="008C5EC5"/>
    <w:rsid w:val="008C7255"/>
    <w:rsid w:val="008D0CDA"/>
    <w:rsid w:val="008D0F90"/>
    <w:rsid w:val="008D11D8"/>
    <w:rsid w:val="008D2324"/>
    <w:rsid w:val="008D2A22"/>
    <w:rsid w:val="008D3715"/>
    <w:rsid w:val="008D5465"/>
    <w:rsid w:val="008D5E61"/>
    <w:rsid w:val="008D61C0"/>
    <w:rsid w:val="008D7EB7"/>
    <w:rsid w:val="008D7EC5"/>
    <w:rsid w:val="008D7FC9"/>
    <w:rsid w:val="008E2C1A"/>
    <w:rsid w:val="008E3684"/>
    <w:rsid w:val="008E3811"/>
    <w:rsid w:val="008E4690"/>
    <w:rsid w:val="008E57F5"/>
    <w:rsid w:val="008E69A5"/>
    <w:rsid w:val="008E7606"/>
    <w:rsid w:val="008F1DAA"/>
    <w:rsid w:val="008F3EBD"/>
    <w:rsid w:val="008F60B2"/>
    <w:rsid w:val="008F6EBB"/>
    <w:rsid w:val="008F7C41"/>
    <w:rsid w:val="008F7E23"/>
    <w:rsid w:val="0090039D"/>
    <w:rsid w:val="00901C70"/>
    <w:rsid w:val="009031E2"/>
    <w:rsid w:val="0090734D"/>
    <w:rsid w:val="00907469"/>
    <w:rsid w:val="0091276C"/>
    <w:rsid w:val="00913C07"/>
    <w:rsid w:val="009145BE"/>
    <w:rsid w:val="009163AF"/>
    <w:rsid w:val="009165AC"/>
    <w:rsid w:val="00916FFC"/>
    <w:rsid w:val="00917718"/>
    <w:rsid w:val="0092053F"/>
    <w:rsid w:val="0092340A"/>
    <w:rsid w:val="00923D90"/>
    <w:rsid w:val="0092531F"/>
    <w:rsid w:val="00925BBD"/>
    <w:rsid w:val="009313D9"/>
    <w:rsid w:val="00933D0E"/>
    <w:rsid w:val="0093524D"/>
    <w:rsid w:val="00935B7F"/>
    <w:rsid w:val="00941293"/>
    <w:rsid w:val="00941A7A"/>
    <w:rsid w:val="00941E23"/>
    <w:rsid w:val="00946372"/>
    <w:rsid w:val="009474A5"/>
    <w:rsid w:val="0095032B"/>
    <w:rsid w:val="00950B13"/>
    <w:rsid w:val="00950C17"/>
    <w:rsid w:val="00951FAF"/>
    <w:rsid w:val="00952E6D"/>
    <w:rsid w:val="00954740"/>
    <w:rsid w:val="009557BC"/>
    <w:rsid w:val="00955AE5"/>
    <w:rsid w:val="009604B2"/>
    <w:rsid w:val="00962BC8"/>
    <w:rsid w:val="00962E71"/>
    <w:rsid w:val="00963251"/>
    <w:rsid w:val="00963ABC"/>
    <w:rsid w:val="0096545A"/>
    <w:rsid w:val="00965D21"/>
    <w:rsid w:val="00967764"/>
    <w:rsid w:val="00970B0E"/>
    <w:rsid w:val="00970BB9"/>
    <w:rsid w:val="009726EE"/>
    <w:rsid w:val="00972CDE"/>
    <w:rsid w:val="009733DD"/>
    <w:rsid w:val="00975573"/>
    <w:rsid w:val="00976D03"/>
    <w:rsid w:val="00977B30"/>
    <w:rsid w:val="00980DFD"/>
    <w:rsid w:val="00982F41"/>
    <w:rsid w:val="00983C29"/>
    <w:rsid w:val="00984C54"/>
    <w:rsid w:val="00985090"/>
    <w:rsid w:val="00987710"/>
    <w:rsid w:val="00990223"/>
    <w:rsid w:val="009904AB"/>
    <w:rsid w:val="0099112C"/>
    <w:rsid w:val="00995688"/>
    <w:rsid w:val="009958A6"/>
    <w:rsid w:val="00996456"/>
    <w:rsid w:val="009A04F5"/>
    <w:rsid w:val="009A15EF"/>
    <w:rsid w:val="009A17C2"/>
    <w:rsid w:val="009A306A"/>
    <w:rsid w:val="009A38A5"/>
    <w:rsid w:val="009A5B73"/>
    <w:rsid w:val="009B118B"/>
    <w:rsid w:val="009B1737"/>
    <w:rsid w:val="009B2A0C"/>
    <w:rsid w:val="009B3BDA"/>
    <w:rsid w:val="009B3D4B"/>
    <w:rsid w:val="009B4E63"/>
    <w:rsid w:val="009B5B99"/>
    <w:rsid w:val="009B6EFC"/>
    <w:rsid w:val="009B7406"/>
    <w:rsid w:val="009C1E76"/>
    <w:rsid w:val="009C1FD0"/>
    <w:rsid w:val="009C2DF8"/>
    <w:rsid w:val="009C31BF"/>
    <w:rsid w:val="009C68B7"/>
    <w:rsid w:val="009D016E"/>
    <w:rsid w:val="009D0834"/>
    <w:rsid w:val="009D095A"/>
    <w:rsid w:val="009D0A1E"/>
    <w:rsid w:val="009D2AE3"/>
    <w:rsid w:val="009D52BC"/>
    <w:rsid w:val="009D7D0A"/>
    <w:rsid w:val="009E09D9"/>
    <w:rsid w:val="009E22EF"/>
    <w:rsid w:val="009E7055"/>
    <w:rsid w:val="009F01B1"/>
    <w:rsid w:val="009F0507"/>
    <w:rsid w:val="009F0C68"/>
    <w:rsid w:val="009F0DBB"/>
    <w:rsid w:val="009F11BB"/>
    <w:rsid w:val="009F123C"/>
    <w:rsid w:val="009F236F"/>
    <w:rsid w:val="009F3887"/>
    <w:rsid w:val="009F40DC"/>
    <w:rsid w:val="009F659A"/>
    <w:rsid w:val="009F732B"/>
    <w:rsid w:val="00A01FE0"/>
    <w:rsid w:val="00A06945"/>
    <w:rsid w:val="00A06F4E"/>
    <w:rsid w:val="00A07508"/>
    <w:rsid w:val="00A10656"/>
    <w:rsid w:val="00A10BD1"/>
    <w:rsid w:val="00A113C0"/>
    <w:rsid w:val="00A12FA6"/>
    <w:rsid w:val="00A13027"/>
    <w:rsid w:val="00A1339B"/>
    <w:rsid w:val="00A14ABA"/>
    <w:rsid w:val="00A2359D"/>
    <w:rsid w:val="00A24CB6"/>
    <w:rsid w:val="00A25865"/>
    <w:rsid w:val="00A26CD2"/>
    <w:rsid w:val="00A27667"/>
    <w:rsid w:val="00A32979"/>
    <w:rsid w:val="00A33873"/>
    <w:rsid w:val="00A343AF"/>
    <w:rsid w:val="00A34A67"/>
    <w:rsid w:val="00A35D80"/>
    <w:rsid w:val="00A36292"/>
    <w:rsid w:val="00A37358"/>
    <w:rsid w:val="00A37462"/>
    <w:rsid w:val="00A37766"/>
    <w:rsid w:val="00A4022B"/>
    <w:rsid w:val="00A4328F"/>
    <w:rsid w:val="00A456CA"/>
    <w:rsid w:val="00A459E1"/>
    <w:rsid w:val="00A46959"/>
    <w:rsid w:val="00A46AC4"/>
    <w:rsid w:val="00A478A5"/>
    <w:rsid w:val="00A5039A"/>
    <w:rsid w:val="00A52296"/>
    <w:rsid w:val="00A522FE"/>
    <w:rsid w:val="00A54B48"/>
    <w:rsid w:val="00A55661"/>
    <w:rsid w:val="00A60450"/>
    <w:rsid w:val="00A60EEB"/>
    <w:rsid w:val="00A61351"/>
    <w:rsid w:val="00A61B70"/>
    <w:rsid w:val="00A61FA8"/>
    <w:rsid w:val="00A62D8D"/>
    <w:rsid w:val="00A637F4"/>
    <w:rsid w:val="00A64DF2"/>
    <w:rsid w:val="00A65485"/>
    <w:rsid w:val="00A66667"/>
    <w:rsid w:val="00A66E05"/>
    <w:rsid w:val="00A67655"/>
    <w:rsid w:val="00A70753"/>
    <w:rsid w:val="00A7111A"/>
    <w:rsid w:val="00A712D2"/>
    <w:rsid w:val="00A82A2B"/>
    <w:rsid w:val="00A82C8A"/>
    <w:rsid w:val="00A8346B"/>
    <w:rsid w:val="00A852FF"/>
    <w:rsid w:val="00A85B5D"/>
    <w:rsid w:val="00A87337"/>
    <w:rsid w:val="00A90C97"/>
    <w:rsid w:val="00A91CD1"/>
    <w:rsid w:val="00A91F16"/>
    <w:rsid w:val="00A92DDC"/>
    <w:rsid w:val="00A9326E"/>
    <w:rsid w:val="00A960C8"/>
    <w:rsid w:val="00A96604"/>
    <w:rsid w:val="00AA03DF"/>
    <w:rsid w:val="00AA1B4F"/>
    <w:rsid w:val="00AA21D8"/>
    <w:rsid w:val="00AA271A"/>
    <w:rsid w:val="00AA3270"/>
    <w:rsid w:val="00AA375A"/>
    <w:rsid w:val="00AA4913"/>
    <w:rsid w:val="00AA54F3"/>
    <w:rsid w:val="00AA65BE"/>
    <w:rsid w:val="00AA6B43"/>
    <w:rsid w:val="00AA720D"/>
    <w:rsid w:val="00AA7B1F"/>
    <w:rsid w:val="00AB3145"/>
    <w:rsid w:val="00AB367A"/>
    <w:rsid w:val="00AB481B"/>
    <w:rsid w:val="00AB4FC0"/>
    <w:rsid w:val="00AB7BF8"/>
    <w:rsid w:val="00AB7D5F"/>
    <w:rsid w:val="00AC01D1"/>
    <w:rsid w:val="00AC0AB2"/>
    <w:rsid w:val="00AC0E9F"/>
    <w:rsid w:val="00AC52A5"/>
    <w:rsid w:val="00AC6EFD"/>
    <w:rsid w:val="00AC7151"/>
    <w:rsid w:val="00AD0DDA"/>
    <w:rsid w:val="00AD3A12"/>
    <w:rsid w:val="00AD460A"/>
    <w:rsid w:val="00AD6A05"/>
    <w:rsid w:val="00AE0792"/>
    <w:rsid w:val="00AE118B"/>
    <w:rsid w:val="00AE272B"/>
    <w:rsid w:val="00AE2CB3"/>
    <w:rsid w:val="00AE3E3A"/>
    <w:rsid w:val="00AE5B5E"/>
    <w:rsid w:val="00AE77B4"/>
    <w:rsid w:val="00AE7C1A"/>
    <w:rsid w:val="00AE7DF8"/>
    <w:rsid w:val="00AF0D9C"/>
    <w:rsid w:val="00AF13AB"/>
    <w:rsid w:val="00AF1D36"/>
    <w:rsid w:val="00AF280B"/>
    <w:rsid w:val="00AF5447"/>
    <w:rsid w:val="00AF5F75"/>
    <w:rsid w:val="00AF6001"/>
    <w:rsid w:val="00B00E72"/>
    <w:rsid w:val="00B01A16"/>
    <w:rsid w:val="00B079FE"/>
    <w:rsid w:val="00B07F45"/>
    <w:rsid w:val="00B1021A"/>
    <w:rsid w:val="00B10271"/>
    <w:rsid w:val="00B140D9"/>
    <w:rsid w:val="00B1481A"/>
    <w:rsid w:val="00B152E5"/>
    <w:rsid w:val="00B15A1F"/>
    <w:rsid w:val="00B15FE9"/>
    <w:rsid w:val="00B16534"/>
    <w:rsid w:val="00B17FB5"/>
    <w:rsid w:val="00B2148A"/>
    <w:rsid w:val="00B220C2"/>
    <w:rsid w:val="00B2276E"/>
    <w:rsid w:val="00B25AB5"/>
    <w:rsid w:val="00B25B32"/>
    <w:rsid w:val="00B32616"/>
    <w:rsid w:val="00B34B1C"/>
    <w:rsid w:val="00B36AF0"/>
    <w:rsid w:val="00B36C42"/>
    <w:rsid w:val="00B4009E"/>
    <w:rsid w:val="00B42174"/>
    <w:rsid w:val="00B42EA7"/>
    <w:rsid w:val="00B42F64"/>
    <w:rsid w:val="00B51845"/>
    <w:rsid w:val="00B51923"/>
    <w:rsid w:val="00B51DA6"/>
    <w:rsid w:val="00B52729"/>
    <w:rsid w:val="00B5320C"/>
    <w:rsid w:val="00B5337C"/>
    <w:rsid w:val="00B53FDE"/>
    <w:rsid w:val="00B56397"/>
    <w:rsid w:val="00B571DA"/>
    <w:rsid w:val="00B6027B"/>
    <w:rsid w:val="00B60560"/>
    <w:rsid w:val="00B6070F"/>
    <w:rsid w:val="00B636C8"/>
    <w:rsid w:val="00B653A1"/>
    <w:rsid w:val="00B65EDB"/>
    <w:rsid w:val="00B67AFF"/>
    <w:rsid w:val="00B67C41"/>
    <w:rsid w:val="00B70B59"/>
    <w:rsid w:val="00B73657"/>
    <w:rsid w:val="00B739B3"/>
    <w:rsid w:val="00B80B8A"/>
    <w:rsid w:val="00B81A40"/>
    <w:rsid w:val="00B81B15"/>
    <w:rsid w:val="00B85D05"/>
    <w:rsid w:val="00B915AE"/>
    <w:rsid w:val="00B919FD"/>
    <w:rsid w:val="00B94A28"/>
    <w:rsid w:val="00BA133F"/>
    <w:rsid w:val="00BA1735"/>
    <w:rsid w:val="00BA19FA"/>
    <w:rsid w:val="00BA4288"/>
    <w:rsid w:val="00BB063A"/>
    <w:rsid w:val="00BB0902"/>
    <w:rsid w:val="00BB1F9C"/>
    <w:rsid w:val="00BB48E5"/>
    <w:rsid w:val="00BB53B5"/>
    <w:rsid w:val="00BB5607"/>
    <w:rsid w:val="00BB5ACA"/>
    <w:rsid w:val="00BB627F"/>
    <w:rsid w:val="00BC0C17"/>
    <w:rsid w:val="00BC3700"/>
    <w:rsid w:val="00BC3823"/>
    <w:rsid w:val="00BC5841"/>
    <w:rsid w:val="00BC5E38"/>
    <w:rsid w:val="00BD201A"/>
    <w:rsid w:val="00BD280F"/>
    <w:rsid w:val="00BD2DC4"/>
    <w:rsid w:val="00BD2EF0"/>
    <w:rsid w:val="00BD60B4"/>
    <w:rsid w:val="00BD656F"/>
    <w:rsid w:val="00BD796B"/>
    <w:rsid w:val="00BE16FE"/>
    <w:rsid w:val="00BE35D3"/>
    <w:rsid w:val="00BE40C0"/>
    <w:rsid w:val="00BE444E"/>
    <w:rsid w:val="00BE445C"/>
    <w:rsid w:val="00BE5160"/>
    <w:rsid w:val="00BE5F4A"/>
    <w:rsid w:val="00BE7AEF"/>
    <w:rsid w:val="00BF09B0"/>
    <w:rsid w:val="00BF1544"/>
    <w:rsid w:val="00BF1B53"/>
    <w:rsid w:val="00BF246D"/>
    <w:rsid w:val="00BF2682"/>
    <w:rsid w:val="00BF394A"/>
    <w:rsid w:val="00C02F09"/>
    <w:rsid w:val="00C05B5D"/>
    <w:rsid w:val="00C05F7B"/>
    <w:rsid w:val="00C06F06"/>
    <w:rsid w:val="00C17BFF"/>
    <w:rsid w:val="00C20B51"/>
    <w:rsid w:val="00C20FAD"/>
    <w:rsid w:val="00C214D9"/>
    <w:rsid w:val="00C2375F"/>
    <w:rsid w:val="00C247CB"/>
    <w:rsid w:val="00C31CF7"/>
    <w:rsid w:val="00C32E66"/>
    <w:rsid w:val="00C3355F"/>
    <w:rsid w:val="00C33A04"/>
    <w:rsid w:val="00C34A1E"/>
    <w:rsid w:val="00C3569A"/>
    <w:rsid w:val="00C402A9"/>
    <w:rsid w:val="00C42D6C"/>
    <w:rsid w:val="00C43F48"/>
    <w:rsid w:val="00C448FF"/>
    <w:rsid w:val="00C45E57"/>
    <w:rsid w:val="00C46DA1"/>
    <w:rsid w:val="00C4712A"/>
    <w:rsid w:val="00C52ABA"/>
    <w:rsid w:val="00C52F29"/>
    <w:rsid w:val="00C55628"/>
    <w:rsid w:val="00C560E4"/>
    <w:rsid w:val="00C56CE6"/>
    <w:rsid w:val="00C5745F"/>
    <w:rsid w:val="00C60005"/>
    <w:rsid w:val="00C60BFF"/>
    <w:rsid w:val="00C61A98"/>
    <w:rsid w:val="00C62CD5"/>
    <w:rsid w:val="00C63201"/>
    <w:rsid w:val="00C64E62"/>
    <w:rsid w:val="00C651D5"/>
    <w:rsid w:val="00C65CCC"/>
    <w:rsid w:val="00C65DA9"/>
    <w:rsid w:val="00C74BA5"/>
    <w:rsid w:val="00C75077"/>
    <w:rsid w:val="00C7618F"/>
    <w:rsid w:val="00C765A9"/>
    <w:rsid w:val="00C81157"/>
    <w:rsid w:val="00C8162D"/>
    <w:rsid w:val="00C81963"/>
    <w:rsid w:val="00C830BB"/>
    <w:rsid w:val="00C83813"/>
    <w:rsid w:val="00C83A0B"/>
    <w:rsid w:val="00C842D0"/>
    <w:rsid w:val="00C84ED1"/>
    <w:rsid w:val="00C863CC"/>
    <w:rsid w:val="00C86BCC"/>
    <w:rsid w:val="00C9038F"/>
    <w:rsid w:val="00C903E6"/>
    <w:rsid w:val="00C92AAB"/>
    <w:rsid w:val="00C95D4C"/>
    <w:rsid w:val="00C9637F"/>
    <w:rsid w:val="00C9708A"/>
    <w:rsid w:val="00CA23F5"/>
    <w:rsid w:val="00CA2435"/>
    <w:rsid w:val="00CA4068"/>
    <w:rsid w:val="00CA5595"/>
    <w:rsid w:val="00CA67F4"/>
    <w:rsid w:val="00CA7B53"/>
    <w:rsid w:val="00CB37F8"/>
    <w:rsid w:val="00CB618A"/>
    <w:rsid w:val="00CB77CD"/>
    <w:rsid w:val="00CB7DC3"/>
    <w:rsid w:val="00CC57A7"/>
    <w:rsid w:val="00CC5BE1"/>
    <w:rsid w:val="00CC75A2"/>
    <w:rsid w:val="00CC784D"/>
    <w:rsid w:val="00CC7A18"/>
    <w:rsid w:val="00CD0E2F"/>
    <w:rsid w:val="00CD1D49"/>
    <w:rsid w:val="00CD2F20"/>
    <w:rsid w:val="00CD3AF2"/>
    <w:rsid w:val="00CD6B20"/>
    <w:rsid w:val="00CE1339"/>
    <w:rsid w:val="00CE61CC"/>
    <w:rsid w:val="00CE6E42"/>
    <w:rsid w:val="00CF01E0"/>
    <w:rsid w:val="00CF20B7"/>
    <w:rsid w:val="00CF283B"/>
    <w:rsid w:val="00CF6692"/>
    <w:rsid w:val="00CF67BE"/>
    <w:rsid w:val="00CF7441"/>
    <w:rsid w:val="00D00965"/>
    <w:rsid w:val="00D00D16"/>
    <w:rsid w:val="00D00DFC"/>
    <w:rsid w:val="00D03C6C"/>
    <w:rsid w:val="00D04760"/>
    <w:rsid w:val="00D048CA"/>
    <w:rsid w:val="00D04A95"/>
    <w:rsid w:val="00D06288"/>
    <w:rsid w:val="00D068C7"/>
    <w:rsid w:val="00D128A4"/>
    <w:rsid w:val="00D14043"/>
    <w:rsid w:val="00D147C8"/>
    <w:rsid w:val="00D15131"/>
    <w:rsid w:val="00D15FC4"/>
    <w:rsid w:val="00D16FA2"/>
    <w:rsid w:val="00D20954"/>
    <w:rsid w:val="00D21C39"/>
    <w:rsid w:val="00D21FC6"/>
    <w:rsid w:val="00D2243A"/>
    <w:rsid w:val="00D24AD7"/>
    <w:rsid w:val="00D2735C"/>
    <w:rsid w:val="00D319FE"/>
    <w:rsid w:val="00D33393"/>
    <w:rsid w:val="00D33D36"/>
    <w:rsid w:val="00D34D94"/>
    <w:rsid w:val="00D40150"/>
    <w:rsid w:val="00D409E2"/>
    <w:rsid w:val="00D41A15"/>
    <w:rsid w:val="00D427D7"/>
    <w:rsid w:val="00D44E62"/>
    <w:rsid w:val="00D4653A"/>
    <w:rsid w:val="00D4745C"/>
    <w:rsid w:val="00D51570"/>
    <w:rsid w:val="00D556AD"/>
    <w:rsid w:val="00D60381"/>
    <w:rsid w:val="00D61005"/>
    <w:rsid w:val="00D616DE"/>
    <w:rsid w:val="00D62201"/>
    <w:rsid w:val="00D64944"/>
    <w:rsid w:val="00D651D1"/>
    <w:rsid w:val="00D717BB"/>
    <w:rsid w:val="00D7226B"/>
    <w:rsid w:val="00D72707"/>
    <w:rsid w:val="00D74C0B"/>
    <w:rsid w:val="00D75A9C"/>
    <w:rsid w:val="00D75E1B"/>
    <w:rsid w:val="00D829C8"/>
    <w:rsid w:val="00D82ED4"/>
    <w:rsid w:val="00D86D6E"/>
    <w:rsid w:val="00D87917"/>
    <w:rsid w:val="00D90447"/>
    <w:rsid w:val="00D90871"/>
    <w:rsid w:val="00D9155F"/>
    <w:rsid w:val="00D9403F"/>
    <w:rsid w:val="00D959B4"/>
    <w:rsid w:val="00D95C35"/>
    <w:rsid w:val="00D97DDF"/>
    <w:rsid w:val="00DA44DE"/>
    <w:rsid w:val="00DA4ED3"/>
    <w:rsid w:val="00DA532C"/>
    <w:rsid w:val="00DA750B"/>
    <w:rsid w:val="00DB0E2C"/>
    <w:rsid w:val="00DB213B"/>
    <w:rsid w:val="00DB620A"/>
    <w:rsid w:val="00DC10E9"/>
    <w:rsid w:val="00DC3832"/>
    <w:rsid w:val="00DC7A51"/>
    <w:rsid w:val="00DD3B1E"/>
    <w:rsid w:val="00DD3D08"/>
    <w:rsid w:val="00DD4A42"/>
    <w:rsid w:val="00DD50DB"/>
    <w:rsid w:val="00DE06B2"/>
    <w:rsid w:val="00DE5081"/>
    <w:rsid w:val="00DE578F"/>
    <w:rsid w:val="00DE5B5F"/>
    <w:rsid w:val="00DF18E5"/>
    <w:rsid w:val="00DF2BD5"/>
    <w:rsid w:val="00DF614E"/>
    <w:rsid w:val="00DF6559"/>
    <w:rsid w:val="00E00696"/>
    <w:rsid w:val="00E00967"/>
    <w:rsid w:val="00E01A9F"/>
    <w:rsid w:val="00E03651"/>
    <w:rsid w:val="00E03808"/>
    <w:rsid w:val="00E060C2"/>
    <w:rsid w:val="00E06324"/>
    <w:rsid w:val="00E072EB"/>
    <w:rsid w:val="00E07B81"/>
    <w:rsid w:val="00E10AFD"/>
    <w:rsid w:val="00E11E16"/>
    <w:rsid w:val="00E12B11"/>
    <w:rsid w:val="00E12FB0"/>
    <w:rsid w:val="00E14814"/>
    <w:rsid w:val="00E150AD"/>
    <w:rsid w:val="00E1591B"/>
    <w:rsid w:val="00E1667D"/>
    <w:rsid w:val="00E16A50"/>
    <w:rsid w:val="00E21F42"/>
    <w:rsid w:val="00E249D5"/>
    <w:rsid w:val="00E25017"/>
    <w:rsid w:val="00E26F73"/>
    <w:rsid w:val="00E27CA4"/>
    <w:rsid w:val="00E30A34"/>
    <w:rsid w:val="00E33857"/>
    <w:rsid w:val="00E33B81"/>
    <w:rsid w:val="00E33C68"/>
    <w:rsid w:val="00E34403"/>
    <w:rsid w:val="00E34EEB"/>
    <w:rsid w:val="00E35CCB"/>
    <w:rsid w:val="00E3687C"/>
    <w:rsid w:val="00E44169"/>
    <w:rsid w:val="00E44EB9"/>
    <w:rsid w:val="00E45BDC"/>
    <w:rsid w:val="00E460B7"/>
    <w:rsid w:val="00E46358"/>
    <w:rsid w:val="00E469B8"/>
    <w:rsid w:val="00E471DC"/>
    <w:rsid w:val="00E50EB4"/>
    <w:rsid w:val="00E5239B"/>
    <w:rsid w:val="00E53074"/>
    <w:rsid w:val="00E532FC"/>
    <w:rsid w:val="00E53F75"/>
    <w:rsid w:val="00E559B4"/>
    <w:rsid w:val="00E55BB0"/>
    <w:rsid w:val="00E57928"/>
    <w:rsid w:val="00E609E5"/>
    <w:rsid w:val="00E60F27"/>
    <w:rsid w:val="00E63958"/>
    <w:rsid w:val="00E64D93"/>
    <w:rsid w:val="00E65EDB"/>
    <w:rsid w:val="00E66927"/>
    <w:rsid w:val="00E677B8"/>
    <w:rsid w:val="00E67E9E"/>
    <w:rsid w:val="00E67FA1"/>
    <w:rsid w:val="00E7115E"/>
    <w:rsid w:val="00E7387D"/>
    <w:rsid w:val="00E73D53"/>
    <w:rsid w:val="00E75111"/>
    <w:rsid w:val="00E7661D"/>
    <w:rsid w:val="00E77296"/>
    <w:rsid w:val="00E87527"/>
    <w:rsid w:val="00E87EF7"/>
    <w:rsid w:val="00E900FD"/>
    <w:rsid w:val="00E91008"/>
    <w:rsid w:val="00E93763"/>
    <w:rsid w:val="00E93C52"/>
    <w:rsid w:val="00E96C4C"/>
    <w:rsid w:val="00EA2AAE"/>
    <w:rsid w:val="00EA2EC0"/>
    <w:rsid w:val="00EA38C5"/>
    <w:rsid w:val="00EA402C"/>
    <w:rsid w:val="00EA427A"/>
    <w:rsid w:val="00EA42B8"/>
    <w:rsid w:val="00EA723B"/>
    <w:rsid w:val="00EB19E1"/>
    <w:rsid w:val="00EB5352"/>
    <w:rsid w:val="00EB6350"/>
    <w:rsid w:val="00EB687A"/>
    <w:rsid w:val="00EC2F62"/>
    <w:rsid w:val="00EC62EB"/>
    <w:rsid w:val="00EC6966"/>
    <w:rsid w:val="00EC6E9F"/>
    <w:rsid w:val="00EC7827"/>
    <w:rsid w:val="00ED44F0"/>
    <w:rsid w:val="00ED4B33"/>
    <w:rsid w:val="00ED5993"/>
    <w:rsid w:val="00ED7DD6"/>
    <w:rsid w:val="00EE060B"/>
    <w:rsid w:val="00EE11A0"/>
    <w:rsid w:val="00EE15A1"/>
    <w:rsid w:val="00EE2A7C"/>
    <w:rsid w:val="00EE2C42"/>
    <w:rsid w:val="00EE341B"/>
    <w:rsid w:val="00EE4453"/>
    <w:rsid w:val="00EE5FCE"/>
    <w:rsid w:val="00EE6BBD"/>
    <w:rsid w:val="00EE6DB5"/>
    <w:rsid w:val="00EE6E1E"/>
    <w:rsid w:val="00EE705F"/>
    <w:rsid w:val="00EF1462"/>
    <w:rsid w:val="00EF33D0"/>
    <w:rsid w:val="00EF54FD"/>
    <w:rsid w:val="00EF64FC"/>
    <w:rsid w:val="00F02769"/>
    <w:rsid w:val="00F07F0D"/>
    <w:rsid w:val="00F13112"/>
    <w:rsid w:val="00F16FE6"/>
    <w:rsid w:val="00F238BD"/>
    <w:rsid w:val="00F24992"/>
    <w:rsid w:val="00F267B8"/>
    <w:rsid w:val="00F32F2F"/>
    <w:rsid w:val="00F33F3F"/>
    <w:rsid w:val="00F34899"/>
    <w:rsid w:val="00F34B1D"/>
    <w:rsid w:val="00F35BDD"/>
    <w:rsid w:val="00F35C81"/>
    <w:rsid w:val="00F35EF0"/>
    <w:rsid w:val="00F373D2"/>
    <w:rsid w:val="00F3781F"/>
    <w:rsid w:val="00F403FD"/>
    <w:rsid w:val="00F41508"/>
    <w:rsid w:val="00F41E72"/>
    <w:rsid w:val="00F43149"/>
    <w:rsid w:val="00F45BDF"/>
    <w:rsid w:val="00F50300"/>
    <w:rsid w:val="00F50B3E"/>
    <w:rsid w:val="00F531A4"/>
    <w:rsid w:val="00F5414B"/>
    <w:rsid w:val="00F54FEC"/>
    <w:rsid w:val="00F56E39"/>
    <w:rsid w:val="00F623E9"/>
    <w:rsid w:val="00F63951"/>
    <w:rsid w:val="00F63C86"/>
    <w:rsid w:val="00F63DAA"/>
    <w:rsid w:val="00F67205"/>
    <w:rsid w:val="00F75127"/>
    <w:rsid w:val="00F766BE"/>
    <w:rsid w:val="00F77EB9"/>
    <w:rsid w:val="00F80635"/>
    <w:rsid w:val="00F8115F"/>
    <w:rsid w:val="00F815D1"/>
    <w:rsid w:val="00F81E7E"/>
    <w:rsid w:val="00F81F0F"/>
    <w:rsid w:val="00F825F4"/>
    <w:rsid w:val="00F838DF"/>
    <w:rsid w:val="00F83B79"/>
    <w:rsid w:val="00F84FC7"/>
    <w:rsid w:val="00F92AA1"/>
    <w:rsid w:val="00F92B1B"/>
    <w:rsid w:val="00F932DE"/>
    <w:rsid w:val="00F963DD"/>
    <w:rsid w:val="00F9641A"/>
    <w:rsid w:val="00F97004"/>
    <w:rsid w:val="00F97498"/>
    <w:rsid w:val="00FA067D"/>
    <w:rsid w:val="00FA1F03"/>
    <w:rsid w:val="00FA2045"/>
    <w:rsid w:val="00FA244A"/>
    <w:rsid w:val="00FA26B8"/>
    <w:rsid w:val="00FA78FA"/>
    <w:rsid w:val="00FA7A66"/>
    <w:rsid w:val="00FB1AA9"/>
    <w:rsid w:val="00FB4B5A"/>
    <w:rsid w:val="00FB5732"/>
    <w:rsid w:val="00FB5963"/>
    <w:rsid w:val="00FB5981"/>
    <w:rsid w:val="00FB5DAA"/>
    <w:rsid w:val="00FC01AB"/>
    <w:rsid w:val="00FC04B9"/>
    <w:rsid w:val="00FC161A"/>
    <w:rsid w:val="00FC23D5"/>
    <w:rsid w:val="00FC3BD9"/>
    <w:rsid w:val="00FC4337"/>
    <w:rsid w:val="00FC4C1A"/>
    <w:rsid w:val="00FC628F"/>
    <w:rsid w:val="00FC6468"/>
    <w:rsid w:val="00FC6D49"/>
    <w:rsid w:val="00FD4922"/>
    <w:rsid w:val="00FD6461"/>
    <w:rsid w:val="00FE0281"/>
    <w:rsid w:val="00FE5645"/>
    <w:rsid w:val="00FE7083"/>
    <w:rsid w:val="00FF019F"/>
    <w:rsid w:val="00FF1B2A"/>
    <w:rsid w:val="00FF1D47"/>
    <w:rsid w:val="00FF20E6"/>
    <w:rsid w:val="00FF2160"/>
    <w:rsid w:val="00FF2E31"/>
    <w:rsid w:val="00FF30DE"/>
    <w:rsid w:val="00FF3C7D"/>
    <w:rsid w:val="00FF41B7"/>
    <w:rsid w:val="00FF601B"/>
    <w:rsid w:val="00FF644B"/>
    <w:rsid w:val="00FF74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7D1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9F236F"/>
    <w:pPr>
      <w:widowControl/>
      <w:autoSpaceDE/>
      <w:autoSpaceDN/>
      <w:adjustRightInd/>
      <w:jc w:val="left"/>
    </w:pPr>
    <w:rPr>
      <w:rFonts w:ascii="Times New Roman" w:hAnsi="Times New Roman" w:cs="Times New Roman"/>
      <w:noProof/>
      <w:color w:val="auto"/>
    </w:rPr>
  </w:style>
  <w:style w:type="character" w:customStyle="1" w:styleId="EndNoteBibliographyChar">
    <w:name w:val="EndNote Bibliography Char"/>
    <w:basedOn w:val="DefaultParagraphFont"/>
    <w:link w:val="EndNoteBibliography"/>
    <w:rsid w:val="009F236F"/>
    <w:rPr>
      <w:noProof/>
      <w:sz w:val="24"/>
      <w:szCs w:val="24"/>
    </w:rPr>
  </w:style>
  <w:style w:type="paragraph" w:customStyle="1" w:styleId="EndNoteBibliographyTitle">
    <w:name w:val="EndNote Bibliography Title"/>
    <w:basedOn w:val="Normal"/>
    <w:link w:val="EndNoteBibliographyTitleChar"/>
    <w:rsid w:val="0061060B"/>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61060B"/>
    <w:rPr>
      <w:noProof/>
      <w:color w:val="000000"/>
      <w:sz w:val="24"/>
      <w:szCs w:val="24"/>
    </w:rPr>
  </w:style>
  <w:style w:type="paragraph" w:styleId="PlainText">
    <w:name w:val="Plain Text"/>
    <w:basedOn w:val="Normal"/>
    <w:link w:val="PlainTextChar"/>
    <w:uiPriority w:val="99"/>
    <w:unhideWhenUsed/>
    <w:rsid w:val="009A306A"/>
    <w:pPr>
      <w:widowControl/>
      <w:autoSpaceDE/>
      <w:autoSpaceDN/>
      <w:adjustRightInd/>
      <w:jc w:val="left"/>
    </w:pPr>
    <w:rPr>
      <w:rFonts w:eastAsiaTheme="minorHAnsi" w:cstheme="minorBidi"/>
      <w:color w:val="auto"/>
      <w:sz w:val="22"/>
      <w:szCs w:val="21"/>
    </w:rPr>
  </w:style>
  <w:style w:type="character" w:customStyle="1" w:styleId="PlainTextChar">
    <w:name w:val="Plain Text Char"/>
    <w:basedOn w:val="DefaultParagraphFont"/>
    <w:link w:val="PlainText"/>
    <w:uiPriority w:val="99"/>
    <w:rsid w:val="009A306A"/>
    <w:rPr>
      <w:rFonts w:ascii="Calibri" w:eastAsiaTheme="minorHAnsi" w:hAnsi="Calibr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4762906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483191">
      <w:bodyDiv w:val="1"/>
      <w:marLeft w:val="0"/>
      <w:marRight w:val="0"/>
      <w:marTop w:val="0"/>
      <w:marBottom w:val="0"/>
      <w:divBdr>
        <w:top w:val="none" w:sz="0" w:space="0" w:color="auto"/>
        <w:left w:val="none" w:sz="0" w:space="0" w:color="auto"/>
        <w:bottom w:val="none" w:sz="0" w:space="0" w:color="auto"/>
        <w:right w:val="none" w:sz="0" w:space="0" w:color="auto"/>
      </w:divBdr>
    </w:div>
    <w:div w:id="10999091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3570845">
      <w:bodyDiv w:val="1"/>
      <w:marLeft w:val="0"/>
      <w:marRight w:val="0"/>
      <w:marTop w:val="0"/>
      <w:marBottom w:val="0"/>
      <w:divBdr>
        <w:top w:val="none" w:sz="0" w:space="0" w:color="auto"/>
        <w:left w:val="none" w:sz="0" w:space="0" w:color="auto"/>
        <w:bottom w:val="none" w:sz="0" w:space="0" w:color="auto"/>
        <w:right w:val="none" w:sz="0" w:space="0" w:color="auto"/>
      </w:divBdr>
    </w:div>
    <w:div w:id="161817247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1614676">
      <w:bodyDiv w:val="1"/>
      <w:marLeft w:val="0"/>
      <w:marRight w:val="0"/>
      <w:marTop w:val="0"/>
      <w:marBottom w:val="0"/>
      <w:divBdr>
        <w:top w:val="none" w:sz="0" w:space="0" w:color="auto"/>
        <w:left w:val="none" w:sz="0" w:space="0" w:color="auto"/>
        <w:bottom w:val="none" w:sz="0" w:space="0" w:color="auto"/>
        <w:right w:val="none" w:sz="0" w:space="0" w:color="auto"/>
      </w:divBdr>
    </w:div>
    <w:div w:id="208714525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631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meyerhoff@gmail.com" TargetMode="External"/><Relationship Id="rId13" Type="http://schemas.openxmlformats.org/officeDocument/2006/relationships/hyperlink" Target="mailto:marti.jett-tilton.civ@mail.mil"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Rasha.hammamieh1.civ@mail.mi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lith.naidu@gmail.com" TargetMode="External"/><Relationship Id="rId5" Type="http://schemas.openxmlformats.org/officeDocument/2006/relationships/webSettings" Target="webSettings.xml"/><Relationship Id="rId15" Type="http://schemas.openxmlformats.org/officeDocument/2006/relationships/hyperlink" Target="https://en.wikipedia.org/wiki/Thalamus" TargetMode="External"/><Relationship Id="rId10" Type="http://schemas.openxmlformats.org/officeDocument/2006/relationships/hyperlink" Target="mailto:Nabarun.chakraborty2.civ@mail.mil"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Seid.muhie.ctr@mail.ml" TargetMode="External"/><Relationship Id="rId14" Type="http://schemas.openxmlformats.org/officeDocument/2006/relationships/hyperlink" Target="mailto:marti.jett-tilton.civ@mail.m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F054D-3191-42B1-AA5C-7C5DFBA02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408</Words>
  <Characters>47926</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2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20T13:38:00Z</dcterms:created>
  <dcterms:modified xsi:type="dcterms:W3CDTF">2021-01-21T14:14:00Z</dcterms:modified>
</cp:coreProperties>
</file>